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5427F" w14:textId="1FC31452" w:rsidR="006E2EA2" w:rsidRPr="004B5327" w:rsidRDefault="000C43D6" w:rsidP="00FB3A3C">
      <w:pPr>
        <w:spacing w:line="480" w:lineRule="auto"/>
        <w:rPr>
          <w:i/>
        </w:rPr>
      </w:pPr>
      <w:bookmarkStart w:id="0" w:name="_GoBack"/>
      <w:bookmarkEnd w:id="0"/>
      <w:r w:rsidRPr="004B5327">
        <w:t xml:space="preserve">RUNNING </w:t>
      </w:r>
      <w:r w:rsidR="006E2EA2" w:rsidRPr="004B5327">
        <w:t xml:space="preserve">HEAD: </w:t>
      </w:r>
      <w:r w:rsidR="009C0F76" w:rsidRPr="004B5327">
        <w:t>GEOTECHNICAL ENGINEERING</w:t>
      </w:r>
    </w:p>
    <w:p w14:paraId="5894A6ED" w14:textId="77777777" w:rsidR="006E2EA2" w:rsidRPr="004B5327" w:rsidRDefault="006E2EA2" w:rsidP="00FB3A3C">
      <w:pPr>
        <w:spacing w:line="480" w:lineRule="auto"/>
      </w:pPr>
    </w:p>
    <w:p w14:paraId="59D4B30E" w14:textId="77777777" w:rsidR="006E2EA2" w:rsidRPr="004B5327" w:rsidRDefault="006E2EA2" w:rsidP="00FB3A3C">
      <w:pPr>
        <w:spacing w:line="480" w:lineRule="auto"/>
      </w:pPr>
    </w:p>
    <w:p w14:paraId="4FE5FB93" w14:textId="77777777" w:rsidR="006E2EA2" w:rsidRPr="004B5327" w:rsidRDefault="006E2EA2" w:rsidP="00FB3A3C">
      <w:pPr>
        <w:spacing w:line="480" w:lineRule="auto"/>
      </w:pPr>
    </w:p>
    <w:p w14:paraId="44F107ED" w14:textId="77777777" w:rsidR="006E2EA2" w:rsidRPr="004B5327" w:rsidRDefault="006E2EA2" w:rsidP="00FB3A3C">
      <w:pPr>
        <w:spacing w:line="480" w:lineRule="auto"/>
      </w:pPr>
    </w:p>
    <w:p w14:paraId="6DC9DA8C" w14:textId="77777777" w:rsidR="006E2EA2" w:rsidRPr="004B5327" w:rsidRDefault="006E2EA2" w:rsidP="00FB3A3C">
      <w:pPr>
        <w:spacing w:line="480" w:lineRule="auto"/>
      </w:pPr>
    </w:p>
    <w:p w14:paraId="73D229B0" w14:textId="77777777" w:rsidR="006E2EA2" w:rsidRPr="004B5327" w:rsidRDefault="006E2EA2" w:rsidP="00FB3A3C">
      <w:pPr>
        <w:spacing w:line="480" w:lineRule="auto"/>
      </w:pPr>
    </w:p>
    <w:p w14:paraId="60963674" w14:textId="77777777" w:rsidR="007838B8" w:rsidRPr="004B5327" w:rsidRDefault="007838B8" w:rsidP="00FB3A3C">
      <w:pPr>
        <w:spacing w:line="480" w:lineRule="auto"/>
      </w:pPr>
    </w:p>
    <w:p w14:paraId="7DB3E12B" w14:textId="77777777" w:rsidR="006E2EA2" w:rsidRPr="004B5327" w:rsidRDefault="006E2EA2" w:rsidP="00FB3A3C">
      <w:pPr>
        <w:spacing w:line="480" w:lineRule="auto"/>
      </w:pPr>
    </w:p>
    <w:p w14:paraId="78D23770" w14:textId="77777777" w:rsidR="006E2EA2" w:rsidRPr="004B5327" w:rsidRDefault="006E2EA2" w:rsidP="00FB3A3C">
      <w:pPr>
        <w:spacing w:line="480" w:lineRule="auto"/>
      </w:pPr>
    </w:p>
    <w:p w14:paraId="33A5B79A" w14:textId="3738EB11" w:rsidR="00272A4E" w:rsidRPr="004B5327" w:rsidRDefault="00727907" w:rsidP="00FB3A3C">
      <w:pPr>
        <w:tabs>
          <w:tab w:val="left" w:pos="4136"/>
        </w:tabs>
        <w:spacing w:line="480" w:lineRule="auto"/>
        <w:jc w:val="center"/>
      </w:pPr>
      <w:r>
        <w:t>Literature Review</w:t>
      </w:r>
    </w:p>
    <w:p w14:paraId="778168C8" w14:textId="67193734" w:rsidR="006E2EA2" w:rsidRPr="004B5327" w:rsidRDefault="001D134A" w:rsidP="00FB3A3C">
      <w:pPr>
        <w:tabs>
          <w:tab w:val="left" w:pos="4136"/>
        </w:tabs>
        <w:spacing w:line="480" w:lineRule="auto"/>
        <w:jc w:val="center"/>
      </w:pPr>
      <w:r w:rsidRPr="004B5327">
        <w:t xml:space="preserve"> </w:t>
      </w:r>
      <w:proofErr w:type="spellStart"/>
      <w:r w:rsidR="009C0F76" w:rsidRPr="004B5327">
        <w:t>Parth</w:t>
      </w:r>
      <w:proofErr w:type="spellEnd"/>
      <w:r w:rsidR="009C0F76" w:rsidRPr="004B5327">
        <w:t xml:space="preserve"> Patel</w:t>
      </w:r>
    </w:p>
    <w:p w14:paraId="3A9DB8B1" w14:textId="1B85CD5F" w:rsidR="006E2EA2" w:rsidRPr="004B5327" w:rsidRDefault="009C0F76" w:rsidP="00FB3A3C">
      <w:pPr>
        <w:tabs>
          <w:tab w:val="left" w:pos="4136"/>
        </w:tabs>
        <w:spacing w:line="480" w:lineRule="auto"/>
        <w:jc w:val="center"/>
      </w:pPr>
      <w:r w:rsidRPr="004B5327">
        <w:t>Institution</w:t>
      </w:r>
    </w:p>
    <w:p w14:paraId="5277EDF8" w14:textId="2CE5E9A1" w:rsidR="005551D2" w:rsidRDefault="000F759D" w:rsidP="00412B2D">
      <w:pPr>
        <w:tabs>
          <w:tab w:val="left" w:pos="4136"/>
        </w:tabs>
        <w:spacing w:line="480" w:lineRule="auto"/>
        <w:jc w:val="center"/>
      </w:pPr>
      <w:r w:rsidRPr="004B5327">
        <w:br w:type="page"/>
      </w:r>
      <w:r w:rsidR="00F11E00" w:rsidRPr="00412B2D">
        <w:lastRenderedPageBreak/>
        <w:t>Literature Review</w:t>
      </w:r>
    </w:p>
    <w:p w14:paraId="0B40822F" w14:textId="186157A2" w:rsidR="00CC37C6" w:rsidRDefault="00CC37C6" w:rsidP="00CC37C6">
      <w:pPr>
        <w:pStyle w:val="Heading1"/>
      </w:pPr>
      <w:r>
        <w:t>Introduction</w:t>
      </w:r>
    </w:p>
    <w:p w14:paraId="696B9F97" w14:textId="74D55D7C" w:rsidR="00CC37C6" w:rsidRDefault="00CC37C6" w:rsidP="00A41808">
      <w:pPr>
        <w:pStyle w:val="uiqtextpara"/>
        <w:spacing w:before="0" w:beforeAutospacing="0" w:after="240" w:afterAutospacing="0" w:line="480" w:lineRule="auto"/>
        <w:ind w:firstLine="720"/>
      </w:pPr>
      <w:r>
        <w:tab/>
      </w:r>
      <w:r w:rsidR="00A41808" w:rsidRPr="00080E5E">
        <w:t>Unconfined compressive strength is a term that appears to cause many people a little confusion. In soils and rock testing, there is a well-known test called a triaxial test.</w:t>
      </w:r>
      <w:r w:rsidR="00A41808">
        <w:t xml:space="preserve"> In </w:t>
      </w:r>
      <w:r w:rsidR="00692C99">
        <w:t xml:space="preserve">the </w:t>
      </w:r>
      <w:r w:rsidR="00A41808">
        <w:t>case of confin</w:t>
      </w:r>
      <w:r w:rsidR="00692C99">
        <w:t>ing</w:t>
      </w:r>
      <w:r w:rsidR="00A41808">
        <w:t xml:space="preserve"> stress, the application of stress on the soil specimen reduces it</w:t>
      </w:r>
      <w:r w:rsidR="00692C99">
        <w:t>s</w:t>
      </w:r>
      <w:r w:rsidR="00A41808">
        <w:t xml:space="preserve"> tendency to fail at lower axial loads. The tendency of the soil specimen is reduced by bursting at axial loads. </w:t>
      </w:r>
      <w:r w:rsidR="00A41808" w:rsidRPr="00080E5E">
        <w:t xml:space="preserve">There is also </w:t>
      </w:r>
      <w:proofErr w:type="gramStart"/>
      <w:r w:rsidR="00A41808" w:rsidRPr="00080E5E">
        <w:t>a</w:t>
      </w:r>
      <w:r w:rsidR="00016384">
        <w:t>n</w:t>
      </w:r>
      <w:proofErr w:type="gramEnd"/>
      <w:r w:rsidR="00A41808" w:rsidRPr="00080E5E">
        <w:t xml:space="preserve"> uniaxial compressive test (UCS) performed on </w:t>
      </w:r>
      <w:r w:rsidR="00692C99">
        <w:t xml:space="preserve">a </w:t>
      </w:r>
      <w:r w:rsidR="00A41808" w:rsidRPr="00080E5E">
        <w:t xml:space="preserve">rock, </w:t>
      </w:r>
      <w:r w:rsidR="00A41808">
        <w:t xml:space="preserve">in the absence of confining stress. </w:t>
      </w:r>
      <w:r w:rsidR="00A41808" w:rsidRPr="00080E5E">
        <w:t xml:space="preserve"> However, </w:t>
      </w:r>
      <w:r w:rsidR="00A41808">
        <w:t xml:space="preserve">specimen friction at the edges of soil specimen leads to confinement in such regions, owing to specimen friction the specimen fails to bear axial loading. </w:t>
      </w:r>
      <w:r w:rsidR="00A41808" w:rsidRPr="00080E5E">
        <w:t xml:space="preserve">They cannot so easily burst as </w:t>
      </w:r>
      <w:r w:rsidR="00412476">
        <w:t>the analyst</w:t>
      </w:r>
      <w:r w:rsidR="00A41808" w:rsidRPr="00080E5E">
        <w:t xml:space="preserve"> move from mid-height to the ends. Even though the specimens are relatively long and thin. Their aspect ratio is ideally 3:1 according to some methods.</w:t>
      </w:r>
    </w:p>
    <w:p w14:paraId="47B1D47E" w14:textId="277CA910" w:rsidR="00A41808" w:rsidRDefault="00A41808" w:rsidP="00A41808">
      <w:pPr>
        <w:spacing w:line="480" w:lineRule="auto"/>
        <w:ind w:firstLine="720"/>
      </w:pPr>
      <w:r w:rsidRPr="00080E5E">
        <w:t xml:space="preserve">Maximum dry density and optimum moisture content of soil are of </w:t>
      </w:r>
      <w:r w:rsidR="00016384">
        <w:t xml:space="preserve">great </w:t>
      </w:r>
      <w:r w:rsidRPr="00080E5E">
        <w:t>importance in geotechnical engineering because without these two parameters compaction degree of a particular soil cannot be measured. Maximum dry density test is important in order to have a larger bearing capacity of the soil. If compaction analysis is not carried out in a correct manner, and optimum moisture content and maximum dry density of soil are not calculated then</w:t>
      </w:r>
      <w:r w:rsidR="00016384">
        <w:t xml:space="preserve"> </w:t>
      </w:r>
      <w:r w:rsidRPr="00080E5E">
        <w:t xml:space="preserve">there is </w:t>
      </w:r>
      <w:r w:rsidR="00692C99">
        <w:t xml:space="preserve">a </w:t>
      </w:r>
      <w:r w:rsidRPr="00080E5E">
        <w:t>chance of settlements in the soil that impact the structure’s stability.</w:t>
      </w:r>
    </w:p>
    <w:p w14:paraId="562EDA50" w14:textId="2DA7C6AD" w:rsidR="00A41808" w:rsidRDefault="00A41808" w:rsidP="00A41808">
      <w:pPr>
        <w:pStyle w:val="Heading1"/>
      </w:pPr>
      <w:r>
        <w:t>Research problem</w:t>
      </w:r>
    </w:p>
    <w:p w14:paraId="426B35EC" w14:textId="7FAB6AEA" w:rsidR="00A41808" w:rsidRDefault="00A41808" w:rsidP="00A41808">
      <w:pPr>
        <w:spacing w:line="480" w:lineRule="auto"/>
        <w:ind w:firstLine="720"/>
      </w:pPr>
      <w:r>
        <w:tab/>
      </w:r>
      <w:r w:rsidRPr="00080E5E">
        <w:t xml:space="preserve">The compaction of soil is one of the most significant facets of earthwork construction. The improvement in the engineering properties of soil owes soil stabilization and soil compaction. Dry unit weight of the soil plays a vital role in </w:t>
      </w:r>
      <w:r w:rsidRPr="00080E5E">
        <w:lastRenderedPageBreak/>
        <w:t xml:space="preserve">compaction because compaction specifications of soil hinge upon a dry unit weight. As far as the stabilization of soil is concerned, it consists of shear strength of the soil, </w:t>
      </w:r>
      <w:r w:rsidR="00692C99">
        <w:t xml:space="preserve">the </w:t>
      </w:r>
      <w:r w:rsidRPr="00080E5E">
        <w:t>permeability of the soil, and bearing capacity of a particular soil. Prior to start any construction project, it is imperative to calculate the compressive strength of the soil. Earth material</w:t>
      </w:r>
      <w:r w:rsidR="00692C99">
        <w:t>s</w:t>
      </w:r>
      <w:r w:rsidRPr="00080E5E">
        <w:t xml:space="preserve"> are inevitably required by all the infrastructure projects in a very large quantity. More often than not, some of the soils are plastic and expansive in nature</w:t>
      </w:r>
      <w:r w:rsidR="00692C99">
        <w:t xml:space="preserve"> and </w:t>
      </w:r>
      <w:r w:rsidRPr="00080E5E">
        <w:t xml:space="preserve">do not support such infrastructure projects. So, the accurate calculations of precise compressive strengths of the soils are required by </w:t>
      </w:r>
      <w:r>
        <w:t xml:space="preserve">means of </w:t>
      </w:r>
      <w:r w:rsidRPr="00080E5E">
        <w:t>the maximum dry density/dry unit weight and optimum moisture content of the soil.</w:t>
      </w:r>
    </w:p>
    <w:p w14:paraId="187D9751" w14:textId="567D6BCD" w:rsidR="00A41808" w:rsidRPr="00A41808" w:rsidRDefault="00A41808" w:rsidP="00A41808">
      <w:pPr>
        <w:pStyle w:val="Heading1"/>
      </w:pPr>
      <w:r>
        <w:t>Unconfined Compressive Strength</w:t>
      </w:r>
    </w:p>
    <w:p w14:paraId="59E44246" w14:textId="1FEE9947" w:rsidR="00FE5780" w:rsidRPr="00412B2D" w:rsidRDefault="00BB5832" w:rsidP="00412B2D">
      <w:pPr>
        <w:pStyle w:val="uiqtextpara"/>
        <w:spacing w:before="0" w:beforeAutospacing="0" w:after="240" w:afterAutospacing="0" w:line="480" w:lineRule="auto"/>
        <w:ind w:firstLine="720"/>
        <w:rPr>
          <w:rStyle w:val="word"/>
          <w:shd w:val="clear" w:color="auto" w:fill="FFFFFF"/>
        </w:rPr>
      </w:pPr>
      <w:r w:rsidRPr="00412B2D">
        <w:rPr>
          <w:rStyle w:val="word"/>
          <w:shd w:val="clear" w:color="auto" w:fill="FFFFFF"/>
        </w:rPr>
        <w:fldChar w:fldCharType="begin"/>
      </w:r>
      <w:r w:rsidR="00E76D9F" w:rsidRPr="00412B2D">
        <w:rPr>
          <w:rStyle w:val="word"/>
          <w:shd w:val="clear" w:color="auto" w:fill="FFFFFF"/>
        </w:rPr>
        <w:instrText xml:space="preserve"> ADDIN ZOTERO_ITEM CSL_CITATION {"citationID":"1fHTopgU","properties":{"formattedCitation":"(Shakoor and Barefield, 2009)","plainCitation":"(Shakoor and Barefield, 2009)","dontUpdate":true,"noteIndex":0},"citationItems":[{"id":992,"uris":["http://zotero.org/users/local/jsvqEXt1/items/XQWAE2V7"],"uri":["http://zotero.org/users/local/jsvqEXt1/items/XQWAE2V7"],"itemData":{"id":992,"type":"article-journal","title":"Relationship between unconfined compressive strength and degree of saturation for selected sandstones","container-title":"Environmental &amp; Engineering Geoscience","page":"29–40","volume":"15","issue":"1","source":"Google Scholar","author":[{"family":"Shakoor","given":"Abdul"},{"family":"Barefield","given":"Edward H."}],"issued":{"date-parts":[["2009"]]}}}],"schema":"https://github.com/citation-style-language/schema/raw/master/csl-citation.json"} </w:instrText>
      </w:r>
      <w:r w:rsidRPr="00412B2D">
        <w:rPr>
          <w:rStyle w:val="word"/>
          <w:shd w:val="clear" w:color="auto" w:fill="FFFFFF"/>
        </w:rPr>
        <w:fldChar w:fldCharType="separate"/>
      </w:r>
      <w:r w:rsidRPr="00412B2D">
        <w:t>Shakoor and Barefield (2009)</w:t>
      </w:r>
      <w:r w:rsidRPr="00412B2D">
        <w:rPr>
          <w:rStyle w:val="word"/>
          <w:shd w:val="clear" w:color="auto" w:fill="FFFFFF"/>
        </w:rPr>
        <w:fldChar w:fldCharType="end"/>
      </w:r>
      <w:r w:rsidRPr="00412B2D">
        <w:rPr>
          <w:rStyle w:val="word"/>
          <w:shd w:val="clear" w:color="auto" w:fill="FFFFFF"/>
        </w:rPr>
        <w:t xml:space="preserve"> </w:t>
      </w:r>
      <w:r w:rsidR="00FE5780" w:rsidRPr="00412B2D">
        <w:rPr>
          <w:rStyle w:val="word"/>
          <w:shd w:val="clear" w:color="auto" w:fill="FFFFFF"/>
        </w:rPr>
        <w:t>suggested the relationship between unconfined compressive strength and curing time of soil in the following way:</w:t>
      </w:r>
    </w:p>
    <w:p w14:paraId="58EB363E" w14:textId="745BA8C4" w:rsidR="00FE5780" w:rsidRPr="00412B2D" w:rsidRDefault="00FE5780" w:rsidP="00412B2D">
      <w:pPr>
        <w:pStyle w:val="uiqtextpara"/>
        <w:spacing w:before="0" w:beforeAutospacing="0" w:after="240" w:afterAutospacing="0" w:line="480" w:lineRule="auto"/>
        <w:jc w:val="center"/>
        <w:rPr>
          <w:rStyle w:val="word"/>
          <w:shd w:val="clear" w:color="auto" w:fill="FFFFFF"/>
        </w:rPr>
      </w:pPr>
      <w:r w:rsidRPr="00412B2D">
        <w:rPr>
          <w:rStyle w:val="word"/>
          <w:shd w:val="clear" w:color="auto" w:fill="FFFFFF"/>
        </w:rPr>
        <w:t>Q</w:t>
      </w:r>
      <w:r w:rsidRPr="00412B2D">
        <w:rPr>
          <w:rStyle w:val="word"/>
          <w:shd w:val="clear" w:color="auto" w:fill="FFFFFF"/>
          <w:vertAlign w:val="subscript"/>
        </w:rPr>
        <w:t>D</w:t>
      </w:r>
      <w:r w:rsidRPr="00412B2D">
        <w:rPr>
          <w:rStyle w:val="word"/>
          <w:shd w:val="clear" w:color="auto" w:fill="FFFFFF"/>
        </w:rPr>
        <w:t xml:space="preserve"> = Q</w:t>
      </w:r>
      <w:r w:rsidRPr="00412B2D">
        <w:rPr>
          <w:rStyle w:val="word"/>
          <w:shd w:val="clear" w:color="auto" w:fill="FFFFFF"/>
          <w:vertAlign w:val="subscript"/>
        </w:rPr>
        <w:t xml:space="preserve">D0 </w:t>
      </w:r>
      <w:r w:rsidRPr="00412B2D">
        <w:rPr>
          <w:rStyle w:val="word"/>
          <w:shd w:val="clear" w:color="auto" w:fill="FFFFFF"/>
        </w:rPr>
        <w:t>+K log (D/D</w:t>
      </w:r>
      <w:r w:rsidRPr="00412B2D">
        <w:rPr>
          <w:rStyle w:val="word"/>
          <w:shd w:val="clear" w:color="auto" w:fill="FFFFFF"/>
          <w:vertAlign w:val="subscript"/>
        </w:rPr>
        <w:t>0</w:t>
      </w:r>
      <w:r w:rsidRPr="00412B2D">
        <w:rPr>
          <w:rStyle w:val="word"/>
          <w:shd w:val="clear" w:color="auto" w:fill="FFFFFF"/>
        </w:rPr>
        <w:t>)</w:t>
      </w:r>
    </w:p>
    <w:p w14:paraId="4A3F4692" w14:textId="77777777" w:rsidR="00840D8D" w:rsidRPr="00412B2D" w:rsidRDefault="00FE5780" w:rsidP="00412B2D">
      <w:pPr>
        <w:pStyle w:val="uiqtextpara"/>
        <w:spacing w:before="0" w:beforeAutospacing="0" w:after="240" w:afterAutospacing="0" w:line="480" w:lineRule="auto"/>
        <w:rPr>
          <w:rStyle w:val="word"/>
          <w:shd w:val="clear" w:color="auto" w:fill="FFFFFF"/>
        </w:rPr>
      </w:pPr>
      <w:r w:rsidRPr="00412B2D">
        <w:rPr>
          <w:rStyle w:val="word"/>
          <w:shd w:val="clear" w:color="auto" w:fill="FFFFFF"/>
        </w:rPr>
        <w:t>D</w:t>
      </w:r>
      <w:r w:rsidRPr="00412B2D">
        <w:rPr>
          <w:rStyle w:val="word"/>
          <w:shd w:val="clear" w:color="auto" w:fill="FFFFFF"/>
          <w:vertAlign w:val="subscript"/>
        </w:rPr>
        <w:t xml:space="preserve">0 </w:t>
      </w:r>
      <w:r w:rsidRPr="00412B2D">
        <w:rPr>
          <w:rStyle w:val="word"/>
          <w:shd w:val="clear" w:color="auto" w:fill="FFFFFF"/>
        </w:rPr>
        <w:t>represents the unconfined compressive strength at D days in Kilopascals; Q</w:t>
      </w:r>
      <w:r w:rsidRPr="00412B2D">
        <w:rPr>
          <w:rStyle w:val="word"/>
          <w:shd w:val="clear" w:color="auto" w:fill="FFFFFF"/>
          <w:vertAlign w:val="subscript"/>
        </w:rPr>
        <w:t>D0</w:t>
      </w:r>
      <w:r w:rsidRPr="00412B2D">
        <w:rPr>
          <w:rStyle w:val="word"/>
          <w:shd w:val="clear" w:color="auto" w:fill="FFFFFF"/>
        </w:rPr>
        <w:t xml:space="preserve"> represents the unconfined compressive strength at D</w:t>
      </w:r>
      <w:r w:rsidRPr="00412B2D">
        <w:rPr>
          <w:rStyle w:val="word"/>
          <w:shd w:val="clear" w:color="auto" w:fill="FFFFFF"/>
          <w:vertAlign w:val="subscript"/>
        </w:rPr>
        <w:t>0</w:t>
      </w:r>
      <w:r w:rsidRPr="00412B2D">
        <w:rPr>
          <w:rStyle w:val="word"/>
          <w:shd w:val="clear" w:color="auto" w:fill="FFFFFF"/>
        </w:rPr>
        <w:t xml:space="preserve"> days in kilopascals. The value of K for granular soils is taken as 480A</w:t>
      </w:r>
      <w:r w:rsidRPr="00412B2D">
        <w:rPr>
          <w:rStyle w:val="word"/>
          <w:shd w:val="clear" w:color="auto" w:fill="FFFFFF"/>
          <w:vertAlign w:val="subscript"/>
        </w:rPr>
        <w:t>w</w:t>
      </w:r>
      <w:r w:rsidRPr="00412B2D">
        <w:rPr>
          <w:rStyle w:val="word"/>
          <w:shd w:val="clear" w:color="auto" w:fill="FFFFFF"/>
        </w:rPr>
        <w:t>, and for fine-grained soils, the value of K was taken as 70 A</w:t>
      </w:r>
      <w:r w:rsidRPr="00412B2D">
        <w:rPr>
          <w:rStyle w:val="word"/>
          <w:shd w:val="clear" w:color="auto" w:fill="FFFFFF"/>
          <w:vertAlign w:val="subscript"/>
        </w:rPr>
        <w:t>w</w:t>
      </w:r>
      <w:r w:rsidRPr="00412B2D">
        <w:rPr>
          <w:rStyle w:val="word"/>
          <w:shd w:val="clear" w:color="auto" w:fill="FFFFFF"/>
        </w:rPr>
        <w:t>. However, A</w:t>
      </w:r>
      <w:r w:rsidRPr="00412B2D">
        <w:rPr>
          <w:rStyle w:val="word"/>
          <w:shd w:val="clear" w:color="auto" w:fill="FFFFFF"/>
          <w:vertAlign w:val="subscript"/>
        </w:rPr>
        <w:t>w</w:t>
      </w:r>
      <w:r w:rsidRPr="00412B2D">
        <w:rPr>
          <w:rStyle w:val="word"/>
          <w:shd w:val="clear" w:color="auto" w:fill="FFFFFF"/>
        </w:rPr>
        <w:t xml:space="preserve"> was the content of cement that was taken in percentage by mass.</w:t>
      </w:r>
    </w:p>
    <w:p w14:paraId="15FAD54E" w14:textId="23D74BC7" w:rsidR="00CA001C" w:rsidRPr="00412B2D" w:rsidRDefault="002D0A3D" w:rsidP="00412B2D">
      <w:pPr>
        <w:pStyle w:val="uiqtextpara"/>
        <w:spacing w:before="0" w:beforeAutospacing="0" w:after="240" w:afterAutospacing="0" w:line="480" w:lineRule="auto"/>
        <w:ind w:firstLine="720"/>
        <w:rPr>
          <w:rStyle w:val="word"/>
          <w:shd w:val="clear" w:color="auto" w:fill="FFFFFF"/>
        </w:rPr>
      </w:pPr>
      <w:r w:rsidRPr="00412B2D">
        <w:rPr>
          <w:rStyle w:val="word"/>
          <w:shd w:val="clear" w:color="auto" w:fill="FFFFFF"/>
        </w:rPr>
        <w:t xml:space="preserve">Unconfined compressive tests on four different </w:t>
      </w:r>
      <w:r w:rsidR="00CA001C" w:rsidRPr="00412B2D">
        <w:rPr>
          <w:rStyle w:val="word"/>
          <w:shd w:val="clear" w:color="auto" w:fill="FFFFFF"/>
        </w:rPr>
        <w:t xml:space="preserve">soil samples were conducted by </w:t>
      </w:r>
      <w:r w:rsidR="00BB5832" w:rsidRPr="00412B2D">
        <w:rPr>
          <w:rStyle w:val="word"/>
          <w:shd w:val="clear" w:color="auto" w:fill="FFFFFF"/>
        </w:rPr>
        <w:fldChar w:fldCharType="begin"/>
      </w:r>
      <w:r w:rsidR="00E76D9F" w:rsidRPr="00412B2D">
        <w:rPr>
          <w:rStyle w:val="word"/>
          <w:shd w:val="clear" w:color="auto" w:fill="FFFFFF"/>
        </w:rPr>
        <w:instrText xml:space="preserve"> ADDIN ZOTERO_ITEM CSL_CITATION {"citationID":"JbxuISSe","properties":{"formattedCitation":"(Naeini et al., 2012)","plainCitation":"(Naeini et al., 2012)","dontUpdate":true,"noteIndex":0},"citationItems":[{"id":995,"uris":["http://zotero.org/users/local/jsvqEXt1/items/M3U86SXT"],"uri":["http://zotero.org/users/local/jsvqEXt1/items/M3U86SXT"],"itemData":{"id":995,"type":"article-journal","title":"Unconfined compressive strength of clayey soils stabilized with waterborne polymer","container-title":"KSCE Journal of Civil Engineering","page":"943–949","volume":"16","issue":"6","source":"Google Scholar","author":[{"family":"Naeini","given":"Seyed Abolhassan"},{"family":"Naderinia","given":"Bahman"},{"family":"Izadi","given":"Ehsan"}],"issued":{"date-parts":[["2012"]]}}}],"schema":"https://github.com/citation-style-language/schema/raw/master/csl-citation.json"} </w:instrText>
      </w:r>
      <w:r w:rsidR="00BB5832" w:rsidRPr="00412B2D">
        <w:rPr>
          <w:rStyle w:val="word"/>
          <w:shd w:val="clear" w:color="auto" w:fill="FFFFFF"/>
        </w:rPr>
        <w:fldChar w:fldCharType="separate"/>
      </w:r>
      <w:r w:rsidR="00BB5832" w:rsidRPr="00412B2D">
        <w:t>Naeini et al. (2012)</w:t>
      </w:r>
      <w:r w:rsidR="00BB5832" w:rsidRPr="00412B2D">
        <w:rPr>
          <w:rStyle w:val="word"/>
          <w:shd w:val="clear" w:color="auto" w:fill="FFFFFF"/>
        </w:rPr>
        <w:fldChar w:fldCharType="end"/>
      </w:r>
      <w:r w:rsidR="00BB5832" w:rsidRPr="00412B2D">
        <w:rPr>
          <w:rStyle w:val="word"/>
          <w:shd w:val="clear" w:color="auto" w:fill="FFFFFF"/>
        </w:rPr>
        <w:t xml:space="preserve">. </w:t>
      </w:r>
      <w:r w:rsidR="00CA001C" w:rsidRPr="00412B2D">
        <w:rPr>
          <w:rStyle w:val="word"/>
          <w:shd w:val="clear" w:color="auto" w:fill="FFFFFF"/>
        </w:rPr>
        <w:t>They conduct unconfined compressive tests on soils that contained distinct liquid limits and following the tests the relationship was generalized as:</w:t>
      </w:r>
    </w:p>
    <w:p w14:paraId="7B665BB7" w14:textId="6D56B7F5" w:rsidR="00FE5780" w:rsidRPr="00412B2D" w:rsidRDefault="00CA001C" w:rsidP="00412B2D">
      <w:pPr>
        <w:pStyle w:val="uiqtextpara"/>
        <w:spacing w:before="0" w:beforeAutospacing="0" w:after="240" w:afterAutospacing="0" w:line="480" w:lineRule="auto"/>
        <w:jc w:val="center"/>
        <w:rPr>
          <w:rStyle w:val="word"/>
          <w:shd w:val="clear" w:color="auto" w:fill="FFFFFF"/>
        </w:rPr>
      </w:pPr>
      <w:r w:rsidRPr="00412B2D">
        <w:rPr>
          <w:rStyle w:val="word"/>
          <w:shd w:val="clear" w:color="auto" w:fill="FFFFFF"/>
        </w:rPr>
        <w:t>Q</w:t>
      </w:r>
      <w:r w:rsidRPr="00412B2D">
        <w:rPr>
          <w:rStyle w:val="word"/>
          <w:shd w:val="clear" w:color="auto" w:fill="FFFFFF"/>
          <w:vertAlign w:val="subscript"/>
        </w:rPr>
        <w:t>D</w:t>
      </w:r>
      <w:r w:rsidRPr="00412B2D">
        <w:rPr>
          <w:rStyle w:val="word"/>
          <w:shd w:val="clear" w:color="auto" w:fill="FFFFFF"/>
        </w:rPr>
        <w:t xml:space="preserve"> / Q</w:t>
      </w:r>
      <w:r w:rsidRPr="00412B2D">
        <w:rPr>
          <w:rStyle w:val="word"/>
          <w:shd w:val="clear" w:color="auto" w:fill="FFFFFF"/>
          <w:vertAlign w:val="subscript"/>
        </w:rPr>
        <w:t>14</w:t>
      </w:r>
      <w:r w:rsidRPr="00412B2D">
        <w:rPr>
          <w:rStyle w:val="word"/>
          <w:shd w:val="clear" w:color="auto" w:fill="FFFFFF"/>
        </w:rPr>
        <w:t>= a + b ln(D)</w:t>
      </w:r>
    </w:p>
    <w:p w14:paraId="5B3E925B" w14:textId="281DB681" w:rsidR="00C154BF" w:rsidRPr="00412B2D" w:rsidRDefault="00CA001C" w:rsidP="00412B2D">
      <w:pPr>
        <w:pStyle w:val="uiqtextpara"/>
        <w:spacing w:before="0" w:beforeAutospacing="0" w:after="240" w:afterAutospacing="0" w:line="480" w:lineRule="auto"/>
        <w:rPr>
          <w:rStyle w:val="word"/>
          <w:shd w:val="clear" w:color="auto" w:fill="FFFFFF"/>
        </w:rPr>
      </w:pPr>
      <w:r w:rsidRPr="00412B2D">
        <w:rPr>
          <w:rStyle w:val="word"/>
          <w:shd w:val="clear" w:color="auto" w:fill="FFFFFF"/>
        </w:rPr>
        <w:lastRenderedPageBreak/>
        <w:t>In the above relationship</w:t>
      </w:r>
      <w:r w:rsidR="00692C99">
        <w:rPr>
          <w:rStyle w:val="word"/>
          <w:shd w:val="clear" w:color="auto" w:fill="FFFFFF"/>
        </w:rPr>
        <w:t>,</w:t>
      </w:r>
      <w:r w:rsidRPr="00412B2D">
        <w:rPr>
          <w:rStyle w:val="word"/>
          <w:shd w:val="clear" w:color="auto" w:fill="FFFFFF"/>
        </w:rPr>
        <w:t xml:space="preserve"> Q</w:t>
      </w:r>
      <w:r w:rsidRPr="00412B2D">
        <w:rPr>
          <w:rStyle w:val="word"/>
          <w:shd w:val="clear" w:color="auto" w:fill="FFFFFF"/>
          <w:vertAlign w:val="subscript"/>
        </w:rPr>
        <w:t>D</w:t>
      </w:r>
      <w:r w:rsidRPr="00412B2D">
        <w:rPr>
          <w:rStyle w:val="word"/>
          <w:shd w:val="clear" w:color="auto" w:fill="FFFFFF"/>
        </w:rPr>
        <w:t xml:space="preserve"> represents the unconfined compressive strength at D days, whereas Q</w:t>
      </w:r>
      <w:r w:rsidRPr="00412B2D">
        <w:rPr>
          <w:rStyle w:val="word"/>
          <w:shd w:val="clear" w:color="auto" w:fill="FFFFFF"/>
          <w:vertAlign w:val="subscript"/>
        </w:rPr>
        <w:t>14</w:t>
      </w:r>
      <w:r w:rsidRPr="00412B2D">
        <w:rPr>
          <w:rStyle w:val="word"/>
          <w:shd w:val="clear" w:color="auto" w:fill="FFFFFF"/>
        </w:rPr>
        <w:t xml:space="preserve"> represents the unconfined compressive strength at 14 days.</w:t>
      </w:r>
      <w:r w:rsidR="000F084F" w:rsidRPr="00412B2D">
        <w:rPr>
          <w:rStyle w:val="word"/>
          <w:shd w:val="clear" w:color="auto" w:fill="FFFFFF"/>
        </w:rPr>
        <w:t xml:space="preserve"> Unconfined compressive strength – at D days and 14 days – were calculated with water content in soil being equal to the liquid limit of soil.</w:t>
      </w:r>
      <w:r w:rsidR="00D35E8B" w:rsidRPr="00412B2D">
        <w:rPr>
          <w:rStyle w:val="word"/>
          <w:shd w:val="clear" w:color="auto" w:fill="FFFFFF"/>
        </w:rPr>
        <w:t xml:space="preserve"> As far as the values of ‘a’ and ‘b’ are concerned</w:t>
      </w:r>
      <w:r w:rsidR="00692C99">
        <w:rPr>
          <w:rStyle w:val="word"/>
          <w:shd w:val="clear" w:color="auto" w:fill="FFFFFF"/>
        </w:rPr>
        <w:t>, these</w:t>
      </w:r>
      <w:r w:rsidR="00D35E8B" w:rsidRPr="00412B2D">
        <w:rPr>
          <w:rStyle w:val="word"/>
          <w:shd w:val="clear" w:color="auto" w:fill="FFFFFF"/>
        </w:rPr>
        <w:t xml:space="preserve"> were -0.20 and 0.458 respectively</w:t>
      </w:r>
      <w:r w:rsidR="00690437" w:rsidRPr="00412B2D">
        <w:rPr>
          <w:rStyle w:val="word"/>
          <w:shd w:val="clear" w:color="auto" w:fill="FFFFFF"/>
        </w:rPr>
        <w:t xml:space="preserve"> for inland soils.</w:t>
      </w:r>
      <w:r w:rsidR="000F084F" w:rsidRPr="00412B2D">
        <w:rPr>
          <w:rStyle w:val="word"/>
          <w:shd w:val="clear" w:color="auto" w:fill="FFFFFF"/>
        </w:rPr>
        <w:t xml:space="preserve"> </w:t>
      </w:r>
      <w:r w:rsidR="001A7CDF" w:rsidRPr="00412B2D">
        <w:rPr>
          <w:rStyle w:val="word"/>
          <w:shd w:val="clear" w:color="auto" w:fill="FFFFFF"/>
        </w:rPr>
        <w:t xml:space="preserve">A technique called a computational intelligence technique was also used for the development of </w:t>
      </w:r>
      <w:r w:rsidR="00692C99">
        <w:rPr>
          <w:rStyle w:val="word"/>
          <w:shd w:val="clear" w:color="auto" w:fill="FFFFFF"/>
        </w:rPr>
        <w:t xml:space="preserve">a </w:t>
      </w:r>
      <w:r w:rsidR="00C154BF" w:rsidRPr="00412B2D">
        <w:rPr>
          <w:rStyle w:val="word"/>
          <w:shd w:val="clear" w:color="auto" w:fill="FFFFFF"/>
        </w:rPr>
        <w:t>mathematical</w:t>
      </w:r>
      <w:r w:rsidR="001A7CDF" w:rsidRPr="00412B2D">
        <w:rPr>
          <w:rStyle w:val="word"/>
          <w:shd w:val="clear" w:color="auto" w:fill="FFFFFF"/>
        </w:rPr>
        <w:t xml:space="preserve"> model to predict </w:t>
      </w:r>
      <w:r w:rsidR="00692C99">
        <w:rPr>
          <w:rStyle w:val="word"/>
          <w:shd w:val="clear" w:color="auto" w:fill="FFFFFF"/>
        </w:rPr>
        <w:t xml:space="preserve">the </w:t>
      </w:r>
      <w:r w:rsidR="001A7CDF" w:rsidRPr="00412B2D">
        <w:rPr>
          <w:rStyle w:val="word"/>
          <w:shd w:val="clear" w:color="auto" w:fill="FFFFFF"/>
        </w:rPr>
        <w:t>unconfined compressive strength of soi</w:t>
      </w:r>
      <w:r w:rsidR="00C154BF" w:rsidRPr="00412B2D">
        <w:rPr>
          <w:rStyle w:val="word"/>
          <w:shd w:val="clear" w:color="auto" w:fill="FFFFFF"/>
        </w:rPr>
        <w:t>l</w:t>
      </w:r>
      <w:r w:rsidR="001A7CDF" w:rsidRPr="00412B2D">
        <w:rPr>
          <w:rStyle w:val="word"/>
          <w:shd w:val="clear" w:color="auto" w:fill="FFFFFF"/>
        </w:rPr>
        <w:t>-cement mixture</w:t>
      </w:r>
      <w:r w:rsidR="00E30042" w:rsidRPr="00412B2D">
        <w:rPr>
          <w:rStyle w:val="word"/>
          <w:shd w:val="clear" w:color="auto" w:fill="FFFFFF"/>
        </w:rPr>
        <w:t xml:space="preserve"> </w:t>
      </w:r>
      <w:r w:rsidR="00E30042" w:rsidRPr="00412B2D">
        <w:rPr>
          <w:rStyle w:val="word"/>
          <w:shd w:val="clear" w:color="auto" w:fill="FFFFFF"/>
        </w:rPr>
        <w:fldChar w:fldCharType="begin"/>
      </w:r>
      <w:r w:rsidR="00E30042" w:rsidRPr="00412B2D">
        <w:rPr>
          <w:rStyle w:val="word"/>
          <w:shd w:val="clear" w:color="auto" w:fill="FFFFFF"/>
        </w:rPr>
        <w:instrText xml:space="preserve"> ADDIN ZOTERO_ITEM CSL_CITATION {"citationID":"TjNiMjeh","properties":{"formattedCitation":"(Narendra et al., 2006)","plainCitation":"(Narendra et al., 2006)","noteIndex":0},"citationItems":[{"id":998,"uris":["http://zotero.org/users/local/jsvqEXt1/items/7N7XTC7W"],"uri":["http://zotero.org/users/local/jsvqEXt1/items/7N7XTC7W"],"itemData":{"id":998,"type":"article-journal","title":"Prediction of unconfined compressive strength of soft grounds using computational intelligence techniques: a comparative study","container-title":"Computers and Geotechnics","page":"196–208","volume":"33","issue":"3","source":"Google Scholar","title-short":"Prediction of unconfined compressive strength of soft grounds using computational intelligence techniques","author":[{"family":"Narendra","given":"B. S."},{"family":"Sivapullaiah","given":"P. V."},{"family":"Suresh","given":"S."},{"family":"Omkar","given":"S. N."}],"issued":{"date-parts":[["2006"]]}}}],"schema":"https://github.com/citation-style-language/schema/raw/master/csl-citation.json"} </w:instrText>
      </w:r>
      <w:r w:rsidR="00E30042" w:rsidRPr="00412B2D">
        <w:rPr>
          <w:rStyle w:val="word"/>
          <w:shd w:val="clear" w:color="auto" w:fill="FFFFFF"/>
        </w:rPr>
        <w:fldChar w:fldCharType="separate"/>
      </w:r>
      <w:r w:rsidR="00E30042" w:rsidRPr="00412B2D">
        <w:t>(Narendra et al., 2006)</w:t>
      </w:r>
      <w:r w:rsidR="00E30042" w:rsidRPr="00412B2D">
        <w:rPr>
          <w:rStyle w:val="word"/>
          <w:shd w:val="clear" w:color="auto" w:fill="FFFFFF"/>
        </w:rPr>
        <w:fldChar w:fldCharType="end"/>
      </w:r>
      <w:r w:rsidR="00E30042" w:rsidRPr="00412B2D">
        <w:rPr>
          <w:rStyle w:val="word"/>
          <w:shd w:val="clear" w:color="auto" w:fill="FFFFFF"/>
        </w:rPr>
        <w:t xml:space="preserve">. </w:t>
      </w:r>
      <w:r w:rsidR="00C154BF" w:rsidRPr="00412B2D">
        <w:rPr>
          <w:rStyle w:val="word"/>
          <w:shd w:val="clear" w:color="auto" w:fill="FFFFFF"/>
        </w:rPr>
        <w:t>Unconfined compressive strength in cemented-clays was predicted by conducting a series of laboratory tests on cement stabilized clay.</w:t>
      </w:r>
      <w:r w:rsidR="00C630EC" w:rsidRPr="00412B2D">
        <w:rPr>
          <w:rStyle w:val="word"/>
          <w:shd w:val="clear" w:color="auto" w:fill="FFFFFF"/>
        </w:rPr>
        <w:t xml:space="preserve"> These laboratory tests introduced </w:t>
      </w:r>
      <w:r w:rsidR="00692C99">
        <w:rPr>
          <w:rStyle w:val="word"/>
          <w:shd w:val="clear" w:color="auto" w:fill="FFFFFF"/>
        </w:rPr>
        <w:t xml:space="preserve">a </w:t>
      </w:r>
      <w:r w:rsidR="00C630EC" w:rsidRPr="00412B2D">
        <w:rPr>
          <w:rStyle w:val="word"/>
          <w:shd w:val="clear" w:color="auto" w:fill="FFFFFF"/>
        </w:rPr>
        <w:t>total ratio of water to cement</w:t>
      </w:r>
      <w:r w:rsidR="00262E5E" w:rsidRPr="00412B2D">
        <w:rPr>
          <w:rStyle w:val="word"/>
          <w:shd w:val="clear" w:color="auto" w:fill="FFFFFF"/>
        </w:rPr>
        <w:t xml:space="preserve">. The water to cement proportion represents </w:t>
      </w:r>
      <w:r w:rsidR="00692C99">
        <w:rPr>
          <w:rStyle w:val="word"/>
          <w:shd w:val="clear" w:color="auto" w:fill="FFFFFF"/>
        </w:rPr>
        <w:t xml:space="preserve">the </w:t>
      </w:r>
      <w:r w:rsidR="00262E5E" w:rsidRPr="00412B2D">
        <w:rPr>
          <w:rStyle w:val="word"/>
          <w:shd w:val="clear" w:color="auto" w:fill="FFFFFF"/>
        </w:rPr>
        <w:t>ratio of water weight in cemented clays – that includes the water content in original clays and slurry cement – to cement weight in dry form.</w:t>
      </w:r>
    </w:p>
    <w:p w14:paraId="0344D3E0" w14:textId="6B609470" w:rsidR="00292EA0" w:rsidRPr="00412B2D" w:rsidRDefault="006004DD" w:rsidP="00412B2D">
      <w:pPr>
        <w:pStyle w:val="uiqtextpara"/>
        <w:spacing w:before="0" w:beforeAutospacing="0" w:after="240" w:afterAutospacing="0" w:line="480" w:lineRule="auto"/>
        <w:ind w:firstLine="720"/>
        <w:rPr>
          <w:rStyle w:val="word"/>
          <w:shd w:val="clear" w:color="auto" w:fill="FFFFFF"/>
        </w:rPr>
      </w:pPr>
      <w:r w:rsidRPr="00412B2D">
        <w:rPr>
          <w:rStyle w:val="word"/>
          <w:shd w:val="clear" w:color="auto" w:fill="FFFFFF"/>
        </w:rPr>
        <w:t>The purpose of the unconfined compression test is to determine inexpensively the UU (unconsolidated, undrained) strength of</w:t>
      </w:r>
      <w:r w:rsidR="00692C99">
        <w:rPr>
          <w:rStyle w:val="word"/>
          <w:shd w:val="clear" w:color="auto" w:fill="FFFFFF"/>
        </w:rPr>
        <w:t xml:space="preserve"> </w:t>
      </w:r>
      <w:r w:rsidRPr="00412B2D">
        <w:rPr>
          <w:rStyle w:val="word"/>
          <w:shd w:val="clear" w:color="auto" w:fill="FFFFFF"/>
        </w:rPr>
        <w:t>cohesive soil</w:t>
      </w:r>
      <w:r w:rsidRPr="00412B2D">
        <w:t xml:space="preserve">. The bearing capacity test in the field is not always feasible. Taking the undisturbed soil sample and testing its power in the laboratory are sometimes cheaper. In addition, one must carry out resistance tests on the chosen specimens in order to select the finest material for the embankment. Under </w:t>
      </w:r>
      <w:r w:rsidR="00E5035C" w:rsidRPr="00412B2D">
        <w:t>such circumstances</w:t>
      </w:r>
      <w:r w:rsidRPr="00412B2D">
        <w:t>, the unconfined compression test is easy to perform on uninterrupted and re-formed</w:t>
      </w:r>
      <w:r w:rsidR="00CC0E8D" w:rsidRPr="00412B2D">
        <w:t xml:space="preserve"> samples of soil.</w:t>
      </w:r>
      <w:r w:rsidR="00636CC6" w:rsidRPr="00412B2D">
        <w:t> </w:t>
      </w:r>
      <w:r w:rsidR="00E5035C" w:rsidRPr="00412B2D">
        <w:t xml:space="preserve"> </w:t>
      </w:r>
      <w:r w:rsidR="00636CC6" w:rsidRPr="00412B2D">
        <w:t>Cohesive soils are used for the unconfined compression</w:t>
      </w:r>
      <w:r w:rsidR="00D03374" w:rsidRPr="00412B2D">
        <w:t>, and t</w:t>
      </w:r>
      <w:r w:rsidR="00636CC6" w:rsidRPr="00412B2D">
        <w:t xml:space="preserve">his will give </w:t>
      </w:r>
      <w:r w:rsidR="00692C99">
        <w:t xml:space="preserve">an </w:t>
      </w:r>
      <w:r w:rsidR="00636CC6" w:rsidRPr="00412B2D">
        <w:t>indication of the soils ability to withstand load on its own</w:t>
      </w:r>
      <w:r w:rsidR="00FF4C7C" w:rsidRPr="00412B2D">
        <w:t>, however,</w:t>
      </w:r>
      <w:r w:rsidR="00636CC6" w:rsidRPr="00412B2D">
        <w:t xml:space="preserve"> the test is often done on clayey soils. </w:t>
      </w:r>
      <w:r w:rsidR="00E5035C" w:rsidRPr="00412B2D">
        <w:t>Cohesion is the attraction between soil particles of the identical nature, origin, or type as the term itself indicates. Cohesive soil is</w:t>
      </w:r>
      <w:r w:rsidR="00692C99">
        <w:t>, therefore,</w:t>
      </w:r>
      <w:r w:rsidR="00E5035C" w:rsidRPr="00412B2D">
        <w:t xml:space="preserve"> a form of soil where inter-particular attractive forces exist</w:t>
      </w:r>
      <w:r w:rsidR="00FF4C7C" w:rsidRPr="00412B2D">
        <w:t>, and</w:t>
      </w:r>
      <w:r w:rsidR="00E5035C" w:rsidRPr="00412B2D">
        <w:t xml:space="preserve"> </w:t>
      </w:r>
      <w:r w:rsidR="00FF4C7C" w:rsidRPr="00412B2D">
        <w:t>c</w:t>
      </w:r>
      <w:r w:rsidR="00E5035C" w:rsidRPr="00412B2D">
        <w:t xml:space="preserve">ohesion enhances the </w:t>
      </w:r>
      <w:r w:rsidR="00E5035C" w:rsidRPr="00412B2D">
        <w:lastRenderedPageBreak/>
        <w:t>soil's shear. Surface force</w:t>
      </w:r>
      <w:r w:rsidR="00070581" w:rsidRPr="00412B2D">
        <w:t>s</w:t>
      </w:r>
      <w:r w:rsidR="00E5035C" w:rsidRPr="00412B2D">
        <w:t xml:space="preserve"> control such kinds of the </w:t>
      </w:r>
      <w:r w:rsidR="00D61807" w:rsidRPr="00412B2D">
        <w:t>soils;</w:t>
      </w:r>
      <w:r w:rsidR="00070581" w:rsidRPr="00412B2D">
        <w:t xml:space="preserve"> </w:t>
      </w:r>
      <w:r w:rsidR="00E5035C" w:rsidRPr="00412B2D">
        <w:t>besides,</w:t>
      </w:r>
      <w:r w:rsidR="00070581" w:rsidRPr="00412B2D">
        <w:t xml:space="preserve"> another primary characteristic of these soils is that</w:t>
      </w:r>
      <w:r w:rsidR="00E5035C" w:rsidRPr="00412B2D">
        <w:t xml:space="preserve"> their particles are very fine.</w:t>
      </w:r>
      <w:r w:rsidR="00636CC6" w:rsidRPr="00412B2D">
        <w:t> </w:t>
      </w:r>
      <w:r w:rsidR="00292EA0" w:rsidRPr="00412B2D">
        <w:rPr>
          <w:rStyle w:val="word"/>
          <w:shd w:val="clear" w:color="auto" w:fill="FFFFFF"/>
        </w:rPr>
        <w:t>Clay is one of the best representations of cohesive soils. As far as pure cohesive soils are concerned, inter-particular friction does not exi</w:t>
      </w:r>
      <w:r w:rsidR="00692C99">
        <w:rPr>
          <w:rStyle w:val="word"/>
          <w:shd w:val="clear" w:color="auto" w:fill="FFFFFF"/>
        </w:rPr>
        <w:t>s</w:t>
      </w:r>
      <w:r w:rsidR="00292EA0" w:rsidRPr="00412B2D">
        <w:rPr>
          <w:rStyle w:val="word"/>
          <w:shd w:val="clear" w:color="auto" w:fill="FFFFFF"/>
        </w:rPr>
        <w:t>t, and therefore, internal friction does not play any role to complement the shear strength of soils</w:t>
      </w:r>
      <w:r w:rsidR="00E30042" w:rsidRPr="00412B2D">
        <w:rPr>
          <w:rStyle w:val="word"/>
          <w:shd w:val="clear" w:color="auto" w:fill="FFFFFF"/>
        </w:rPr>
        <w:t xml:space="preserve"> </w:t>
      </w:r>
      <w:r w:rsidR="00E30042" w:rsidRPr="00412B2D">
        <w:rPr>
          <w:rStyle w:val="word"/>
          <w:shd w:val="clear" w:color="auto" w:fill="FFFFFF"/>
        </w:rPr>
        <w:fldChar w:fldCharType="begin"/>
      </w:r>
      <w:r w:rsidR="00E30042" w:rsidRPr="00412B2D">
        <w:rPr>
          <w:rStyle w:val="word"/>
          <w:shd w:val="clear" w:color="auto" w:fill="FFFFFF"/>
        </w:rPr>
        <w:instrText xml:space="preserve"> ADDIN ZOTERO_ITEM CSL_CITATION {"citationID":"eQZkz3U8","properties":{"formattedCitation":"(Harichane et al., 2011)","plainCitation":"(Harichane et al., 2011)","noteIndex":0},"citationItems":[{"id":1000,"uris":["http://zotero.org/users/local/jsvqEXt1/items/RCITRNFW"],"uri":["http://zotero.org/users/local/jsvqEXt1/items/RCITRNFW"],"itemData":{"id":1000,"type":"article-journal","title":"Use of natural pozzolana and lime for stabilization of cohesive soils","container-title":"Geotechnical and geological engineering","page":"759–769","volume":"29","issue":"5","source":"Google Scholar","author":[{"family":"Harichane","given":"Khelifa"},{"family":"Ghrici","given":"Mohamed"},{"family":"Kenai","given":"Said"},{"family":"Grine","given":"Khaled"}],"issued":{"date-parts":[["2011"]]}}}],"schema":"https://github.com/citation-style-language/schema/raw/master/csl-citation.json"} </w:instrText>
      </w:r>
      <w:r w:rsidR="00E30042" w:rsidRPr="00412B2D">
        <w:rPr>
          <w:rStyle w:val="word"/>
          <w:shd w:val="clear" w:color="auto" w:fill="FFFFFF"/>
        </w:rPr>
        <w:fldChar w:fldCharType="separate"/>
      </w:r>
      <w:r w:rsidR="00E30042" w:rsidRPr="00412B2D">
        <w:t>(Harichane et al., 2011)</w:t>
      </w:r>
      <w:r w:rsidR="00E30042" w:rsidRPr="00412B2D">
        <w:rPr>
          <w:rStyle w:val="word"/>
          <w:shd w:val="clear" w:color="auto" w:fill="FFFFFF"/>
        </w:rPr>
        <w:fldChar w:fldCharType="end"/>
      </w:r>
      <w:r w:rsidR="00292EA0" w:rsidRPr="00412B2D">
        <w:rPr>
          <w:rStyle w:val="word"/>
          <w:shd w:val="clear" w:color="auto" w:fill="FFFFFF"/>
        </w:rPr>
        <w:t xml:space="preserve">. This is because the angles of the internal friction do not have any role to play in increasing the shear </w:t>
      </w:r>
      <w:r w:rsidR="000B4260" w:rsidRPr="00412B2D">
        <w:rPr>
          <w:rStyle w:val="word"/>
          <w:shd w:val="clear" w:color="auto" w:fill="FFFFFF"/>
        </w:rPr>
        <w:t>strength</w:t>
      </w:r>
      <w:r w:rsidR="00292EA0" w:rsidRPr="00412B2D">
        <w:rPr>
          <w:rStyle w:val="word"/>
          <w:shd w:val="clear" w:color="auto" w:fill="FFFFFF"/>
        </w:rPr>
        <w:t xml:space="preserve"> of the soil</w:t>
      </w:r>
      <w:r w:rsidR="00E41208" w:rsidRPr="00412B2D">
        <w:rPr>
          <w:rStyle w:val="word"/>
          <w:shd w:val="clear" w:color="auto" w:fill="FFFFFF"/>
        </w:rPr>
        <w:t>.</w:t>
      </w:r>
    </w:p>
    <w:p w14:paraId="36F71C7F" w14:textId="0E85604A" w:rsidR="00385B7E" w:rsidRPr="00412B2D" w:rsidRDefault="00762CAB" w:rsidP="00412B2D">
      <w:pPr>
        <w:pStyle w:val="uiqtextpara"/>
        <w:spacing w:before="0" w:beforeAutospacing="0" w:after="240" w:afterAutospacing="0" w:line="480" w:lineRule="auto"/>
      </w:pPr>
      <w:r w:rsidRPr="00412B2D">
        <w:rPr>
          <w:rStyle w:val="word"/>
          <w:shd w:val="clear" w:color="auto" w:fill="FFFFFF"/>
        </w:rPr>
        <w:tab/>
      </w:r>
      <w:r w:rsidR="00E30042" w:rsidRPr="00412B2D">
        <w:rPr>
          <w:rStyle w:val="word"/>
          <w:shd w:val="clear" w:color="auto" w:fill="FFFFFF"/>
        </w:rPr>
        <w:fldChar w:fldCharType="begin"/>
      </w:r>
      <w:r w:rsidR="00E76D9F" w:rsidRPr="00412B2D">
        <w:rPr>
          <w:rStyle w:val="word"/>
          <w:shd w:val="clear" w:color="auto" w:fill="FFFFFF"/>
        </w:rPr>
        <w:instrText xml:space="preserve"> ADDIN ZOTERO_ITEM CSL_CITATION {"citationID":"oMWQRi4Q","properties":{"formattedCitation":"(Mostafa et al., 2008)","plainCitation":"(Mostafa et al., 2008)","dontUpdate":true,"noteIndex":0},"citationItems":[{"id":1003,"uris":["http://zotero.org/users/local/jsvqEXt1/items/2FM4T9SW"],"uri":["http://zotero.org/users/local/jsvqEXt1/items/2FM4T9SW"],"itemData":{"id":1003,"type":"article-journal","title":"Erosion resistance of cohesive soils","container-title":"Journal of hydraulic research","page":"777–787","volume":"46","issue":"6","source":"Google Scholar","author":[{"family":"Mostafa","given":"Tarek Salaheldin"},{"family":"Imran","given":"Jasim"},{"family":"Chaudhry","given":"M. Hanif"},{"family":"Kahn","given":"Irwin B."}],"issued":{"date-parts":[["2008"]]}}}],"schema":"https://github.com/citation-style-language/schema/raw/master/csl-citation.json"} </w:instrText>
      </w:r>
      <w:r w:rsidR="00E30042" w:rsidRPr="00412B2D">
        <w:rPr>
          <w:rStyle w:val="word"/>
          <w:shd w:val="clear" w:color="auto" w:fill="FFFFFF"/>
        </w:rPr>
        <w:fldChar w:fldCharType="separate"/>
      </w:r>
      <w:r w:rsidR="00E30042" w:rsidRPr="00412B2D">
        <w:t>Mostafa et al. (2008)</w:t>
      </w:r>
      <w:r w:rsidR="00E30042" w:rsidRPr="00412B2D">
        <w:rPr>
          <w:rStyle w:val="word"/>
          <w:shd w:val="clear" w:color="auto" w:fill="FFFFFF"/>
        </w:rPr>
        <w:fldChar w:fldCharType="end"/>
      </w:r>
      <w:r w:rsidR="00E30042" w:rsidRPr="00412B2D">
        <w:rPr>
          <w:rStyle w:val="word"/>
          <w:shd w:val="clear" w:color="auto" w:fill="FFFFFF"/>
        </w:rPr>
        <w:t xml:space="preserve"> </w:t>
      </w:r>
      <w:r w:rsidR="00FF4C7C" w:rsidRPr="00412B2D">
        <w:rPr>
          <w:rStyle w:val="word"/>
          <w:shd w:val="clear" w:color="auto" w:fill="FFFFFF"/>
        </w:rPr>
        <w:t>discussed that t</w:t>
      </w:r>
      <w:r w:rsidRPr="00412B2D">
        <w:rPr>
          <w:rStyle w:val="word"/>
          <w:shd w:val="clear" w:color="auto" w:fill="FFFFFF"/>
        </w:rPr>
        <w:t>here are no cohesive forces present in non-cohesive soil, as it</w:t>
      </w:r>
      <w:r w:rsidR="00692C99">
        <w:rPr>
          <w:rStyle w:val="word"/>
          <w:shd w:val="clear" w:color="auto" w:fill="FFFFFF"/>
        </w:rPr>
        <w:t xml:space="preserve"> is</w:t>
      </w:r>
      <w:r w:rsidRPr="00412B2D">
        <w:rPr>
          <w:rStyle w:val="word"/>
          <w:shd w:val="clear" w:color="auto" w:fill="FFFFFF"/>
        </w:rPr>
        <w:t xml:space="preserve"> obvious from the term; non-cohesive. Non-cohesive soils relatively consist of particle</w:t>
      </w:r>
      <w:r w:rsidR="00692C99">
        <w:rPr>
          <w:rStyle w:val="word"/>
          <w:shd w:val="clear" w:color="auto" w:fill="FFFFFF"/>
        </w:rPr>
        <w:t>s</w:t>
      </w:r>
      <w:r w:rsidRPr="00412B2D">
        <w:rPr>
          <w:rStyle w:val="word"/>
          <w:shd w:val="clear" w:color="auto" w:fill="FFFFFF"/>
        </w:rPr>
        <w:t xml:space="preserve"> that </w:t>
      </w:r>
      <w:r w:rsidR="00692C99">
        <w:rPr>
          <w:rStyle w:val="word"/>
          <w:shd w:val="clear" w:color="auto" w:fill="FFFFFF"/>
        </w:rPr>
        <w:t>are</w:t>
      </w:r>
      <w:r w:rsidRPr="00412B2D">
        <w:rPr>
          <w:rStyle w:val="word"/>
          <w:shd w:val="clear" w:color="auto" w:fill="FFFFFF"/>
        </w:rPr>
        <w:t xml:space="preserve"> coarse, besides, the self-weight of non-cohesive soils govern their </w:t>
      </w:r>
      <w:proofErr w:type="spellStart"/>
      <w:r w:rsidRPr="00412B2D">
        <w:rPr>
          <w:rStyle w:val="word"/>
          <w:shd w:val="clear" w:color="auto" w:fill="FFFFFF"/>
        </w:rPr>
        <w:t>behavio</w:t>
      </w:r>
      <w:r w:rsidR="00692C99">
        <w:rPr>
          <w:rStyle w:val="word"/>
          <w:shd w:val="clear" w:color="auto" w:fill="FFFFFF"/>
        </w:rPr>
        <w:t>u</w:t>
      </w:r>
      <w:r w:rsidRPr="00412B2D">
        <w:rPr>
          <w:rStyle w:val="word"/>
          <w:shd w:val="clear" w:color="auto" w:fill="FFFFFF"/>
        </w:rPr>
        <w:t>r</w:t>
      </w:r>
      <w:proofErr w:type="spellEnd"/>
      <w:r w:rsidRPr="00412B2D">
        <w:rPr>
          <w:rStyle w:val="word"/>
          <w:shd w:val="clear" w:color="auto" w:fill="FFFFFF"/>
        </w:rPr>
        <w:t>.</w:t>
      </w:r>
      <w:r w:rsidR="001044F9" w:rsidRPr="00412B2D">
        <w:rPr>
          <w:rStyle w:val="word"/>
          <w:shd w:val="clear" w:color="auto" w:fill="FFFFFF"/>
        </w:rPr>
        <w:t xml:space="preserve"> Angles of internal friction in non-cohesive soils are pivotal for shear strength of these soils.</w:t>
      </w:r>
      <w:r w:rsidR="0076188F" w:rsidRPr="00412B2D">
        <w:rPr>
          <w:rStyle w:val="word"/>
          <w:shd w:val="clear" w:color="auto" w:fill="FFFFFF"/>
        </w:rPr>
        <w:t xml:space="preserve"> Besides, </w:t>
      </w:r>
      <w:r w:rsidR="00E30042" w:rsidRPr="00412B2D">
        <w:rPr>
          <w:rStyle w:val="word"/>
          <w:shd w:val="clear" w:color="auto" w:fill="FFFFFF"/>
        </w:rPr>
        <w:fldChar w:fldCharType="begin"/>
      </w:r>
      <w:r w:rsidR="00E76D9F" w:rsidRPr="00412B2D">
        <w:rPr>
          <w:rStyle w:val="word"/>
          <w:shd w:val="clear" w:color="auto" w:fill="FFFFFF"/>
        </w:rPr>
        <w:instrText xml:space="preserve"> ADDIN ZOTERO_ITEM CSL_CITATION {"citationID":"yhk0gG5M","properties":{"formattedCitation":"(Sabat, 2012)","plainCitation":"(Sabat, 2012)","dontUpdate":true,"noteIndex":0},"citationItems":[{"id":1005,"uris":["http://zotero.org/users/local/jsvqEXt1/items/843GEP58"],"uri":["http://zotero.org/users/local/jsvqEXt1/items/843GEP58"],"itemData":{"id":1005,"type":"article-journal","title":"Stabilization of expansive soil using waste ceramic dust","container-title":"Electronic Journal of Geotechnical Engineering","volume":"17","issue":"Bund. Z","source":"Google Scholar","author":[{"family":"Sabat","given":"Akshaya Kumar"}],"issued":{"date-parts":[["2012"]]}}}],"schema":"https://github.com/citation-style-language/schema/raw/master/csl-citation.json"} </w:instrText>
      </w:r>
      <w:r w:rsidR="00E30042" w:rsidRPr="00412B2D">
        <w:rPr>
          <w:rStyle w:val="word"/>
          <w:shd w:val="clear" w:color="auto" w:fill="FFFFFF"/>
        </w:rPr>
        <w:fldChar w:fldCharType="separate"/>
      </w:r>
      <w:r w:rsidR="00E30042" w:rsidRPr="00412B2D">
        <w:t>Sabat (2012)</w:t>
      </w:r>
      <w:r w:rsidR="00E30042" w:rsidRPr="00412B2D">
        <w:rPr>
          <w:rStyle w:val="word"/>
          <w:shd w:val="clear" w:color="auto" w:fill="FFFFFF"/>
        </w:rPr>
        <w:fldChar w:fldCharType="end"/>
      </w:r>
      <w:r w:rsidR="00E30042" w:rsidRPr="00412B2D">
        <w:rPr>
          <w:rStyle w:val="word"/>
          <w:shd w:val="clear" w:color="auto" w:fill="FFFFFF"/>
        </w:rPr>
        <w:t xml:space="preserve"> </w:t>
      </w:r>
      <w:r w:rsidR="00A7143D" w:rsidRPr="00412B2D">
        <w:rPr>
          <w:rStyle w:val="word"/>
          <w:shd w:val="clear" w:color="auto" w:fill="FFFFFF"/>
        </w:rPr>
        <w:t xml:space="preserve">delineated that </w:t>
      </w:r>
      <w:r w:rsidR="0076188F" w:rsidRPr="00412B2D">
        <w:rPr>
          <w:rStyle w:val="word"/>
          <w:shd w:val="clear" w:color="auto" w:fill="FFFFFF"/>
        </w:rPr>
        <w:t xml:space="preserve">internal friction also </w:t>
      </w:r>
      <w:r w:rsidR="005B1AA9" w:rsidRPr="00412B2D">
        <w:rPr>
          <w:rStyle w:val="word"/>
          <w:shd w:val="clear" w:color="auto" w:fill="FFFFFF"/>
        </w:rPr>
        <w:t>exists</w:t>
      </w:r>
      <w:r w:rsidR="0076188F" w:rsidRPr="00412B2D">
        <w:rPr>
          <w:rStyle w:val="word"/>
          <w:shd w:val="clear" w:color="auto" w:fill="FFFFFF"/>
        </w:rPr>
        <w:t xml:space="preserve"> between the coarse particles of non-cohesive soils.</w:t>
      </w:r>
      <w:r w:rsidR="005B1AA9" w:rsidRPr="00412B2D">
        <w:rPr>
          <w:rStyle w:val="word"/>
          <w:shd w:val="clear" w:color="auto" w:fill="FFFFFF"/>
        </w:rPr>
        <w:t xml:space="preserve"> Sand is one the best illustrations of non-cohesive soils, and there is a zero cohesion in non-cohesive soils.</w:t>
      </w:r>
      <w:r w:rsidR="00636CC6" w:rsidRPr="00412B2D">
        <w:t xml:space="preserve"> </w:t>
      </w:r>
      <w:r w:rsidR="00385B7E" w:rsidRPr="00412B2D">
        <w:t>Majority of the naturally occurring soil</w:t>
      </w:r>
      <w:r w:rsidR="00767EF4" w:rsidRPr="00412B2D">
        <w:t xml:space="preserve"> deposits</w:t>
      </w:r>
      <w:r w:rsidR="00385B7E" w:rsidRPr="00412B2D">
        <w:t xml:space="preserve"> </w:t>
      </w:r>
      <w:r w:rsidR="00486358" w:rsidRPr="00412B2D">
        <w:t>do not fall under the categories</w:t>
      </w:r>
      <w:r w:rsidR="00385B7E" w:rsidRPr="00412B2D">
        <w:t xml:space="preserve"> mentioned above.</w:t>
      </w:r>
      <w:r w:rsidR="00767EF4" w:rsidRPr="00412B2D">
        <w:t xml:space="preserve"> Mostly, these soils are C-φ soils, which means these soils </w:t>
      </w:r>
      <w:r w:rsidR="00486358" w:rsidRPr="00412B2D">
        <w:t>possess</w:t>
      </w:r>
      <w:r w:rsidR="00767EF4" w:rsidRPr="00412B2D">
        <w:t xml:space="preserve"> both forces; frictional forces and cohesive forces</w:t>
      </w:r>
      <w:r w:rsidR="00E41208" w:rsidRPr="00412B2D">
        <w:t>.</w:t>
      </w:r>
    </w:p>
    <w:p w14:paraId="32940E79" w14:textId="7FDE15CD" w:rsidR="000738E1" w:rsidRPr="00412B2D" w:rsidRDefault="00E30042" w:rsidP="00412B2D">
      <w:pPr>
        <w:spacing w:line="480" w:lineRule="auto"/>
        <w:ind w:firstLine="720"/>
      </w:pPr>
      <w:r w:rsidRPr="00412B2D">
        <w:fldChar w:fldCharType="begin"/>
      </w:r>
      <w:r w:rsidR="00E76D9F" w:rsidRPr="00412B2D">
        <w:instrText xml:space="preserve"> ADDIN ZOTERO_ITEM CSL_CITATION {"citationID":"Q8mjwwmn","properties":{"formattedCitation":"(Ayeldeen et al., 2016)","plainCitation":"(Ayeldeen et al., 2016)","dontUpdate":true,"noteIndex":0},"citationItems":[{"id":1007,"uris":["http://zotero.org/users/local/jsvqEXt1/items/Q7T27V4T"],"uri":["http://zotero.org/users/local/jsvqEXt1/items/Q7T27V4T"],"itemData":{"id":1007,"type":"article-journal","title":"Unconfined compressive strength of compacted disturbed cement-stabilized soft clay","container-title":"International Journal of Geosynthetics and Ground Engineering","page":"28","volume":"2","issue":"4","source":"Google Scholar","author":[{"family":"Ayeldeen","given":"Mohamed"},{"family":"Hara","given":"Yuki"},{"family":"Kitazume","given":"Masaki"},{"family":"Negm","given":"Abdelazim"}],"issued":{"date-parts":[["2016"]]}}}],"schema":"https://github.com/citation-style-language/schema/raw/master/csl-citation.json"} </w:instrText>
      </w:r>
      <w:r w:rsidRPr="00412B2D">
        <w:fldChar w:fldCharType="separate"/>
      </w:r>
      <w:r w:rsidRPr="00412B2D">
        <w:t>Ayeldeen et al. (2016)</w:t>
      </w:r>
      <w:r w:rsidRPr="00412B2D">
        <w:fldChar w:fldCharType="end"/>
      </w:r>
      <w:r w:rsidRPr="00412B2D">
        <w:t xml:space="preserve">, </w:t>
      </w:r>
      <w:r w:rsidR="000738E1" w:rsidRPr="00412B2D">
        <w:t xml:space="preserve">with the help of a plot, discussed the dry unit weight of soil in contrast to the compaction energies for diverse ratios of cement, where the compaction process intends to increase the unit weight of soil. The compaction process will not help in decreasing the settlement of ground but also the rising bearing capacity and shear strength of the soil. It can be analyzed from the figure that dry unit weight is positively impacted by increasing the compaction energy, and the average value dry unit </w:t>
      </w:r>
      <w:r w:rsidR="000738E1" w:rsidRPr="00412B2D">
        <w:lastRenderedPageBreak/>
        <w:t xml:space="preserve">weight, also increased from 7.0 to 7.3 </w:t>
      </w:r>
      <w:proofErr w:type="spellStart"/>
      <w:r w:rsidR="000738E1" w:rsidRPr="00412B2D">
        <w:t>kN</w:t>
      </w:r>
      <w:proofErr w:type="spellEnd"/>
      <w:r w:rsidR="000738E1" w:rsidRPr="00412B2D">
        <w:t xml:space="preserve">/m3. The positive impact on dry unit weight of soil was due to the growing energy of compacting force that increased from the values 0 </w:t>
      </w:r>
      <w:proofErr w:type="spellStart"/>
      <w:r w:rsidR="000738E1" w:rsidRPr="00412B2D">
        <w:t>kN</w:t>
      </w:r>
      <w:proofErr w:type="spellEnd"/>
      <w:r w:rsidR="000738E1" w:rsidRPr="00412B2D">
        <w:t xml:space="preserve"> m/m</w:t>
      </w:r>
      <w:r w:rsidR="000738E1" w:rsidRPr="00412B2D">
        <w:rPr>
          <w:vertAlign w:val="superscript"/>
        </w:rPr>
        <w:t>3</w:t>
      </w:r>
      <w:r w:rsidR="000738E1" w:rsidRPr="00412B2D">
        <w:t xml:space="preserve"> to the value of 460 </w:t>
      </w:r>
      <w:proofErr w:type="spellStart"/>
      <w:r w:rsidR="000738E1" w:rsidRPr="00412B2D">
        <w:t>kN</w:t>
      </w:r>
      <w:proofErr w:type="spellEnd"/>
      <w:r w:rsidR="000738E1" w:rsidRPr="00412B2D">
        <w:t xml:space="preserve"> m/ m3. Besides, the energy of compaction i.e. 920 </w:t>
      </w:r>
      <w:proofErr w:type="spellStart"/>
      <w:r w:rsidR="000738E1" w:rsidRPr="00412B2D">
        <w:t>kN</w:t>
      </w:r>
      <w:proofErr w:type="spellEnd"/>
      <w:r w:rsidR="000738E1" w:rsidRPr="00412B2D">
        <w:t xml:space="preserve"> m/m</w:t>
      </w:r>
      <w:r w:rsidR="000738E1" w:rsidRPr="00412B2D">
        <w:rPr>
          <w:vertAlign w:val="superscript"/>
        </w:rPr>
        <w:t>3</w:t>
      </w:r>
      <w:r w:rsidR="000738E1" w:rsidRPr="00412B2D">
        <w:t xml:space="preserve"> stretched the dry unit weight of soil to the value of 7.5 </w:t>
      </w:r>
      <w:proofErr w:type="spellStart"/>
      <w:r w:rsidR="000738E1" w:rsidRPr="00412B2D">
        <w:t>kN</w:t>
      </w:r>
      <w:proofErr w:type="spellEnd"/>
      <w:r w:rsidR="000738E1" w:rsidRPr="00412B2D">
        <w:t xml:space="preserve">/m3. It was expected that increasing the compaction energy will result in boosting </w:t>
      </w:r>
      <w:r w:rsidR="00692C99">
        <w:t xml:space="preserve">the </w:t>
      </w:r>
      <w:r w:rsidR="000738E1" w:rsidRPr="00412B2D">
        <w:t>dry unit weight of soil that owes the positive impact of compaction energy on lessening inter-particular spaces of soil sam</w:t>
      </w:r>
      <w:r w:rsidR="00692C99">
        <w:t>p</w:t>
      </w:r>
      <w:r w:rsidR="000738E1" w:rsidRPr="00412B2D">
        <w:t xml:space="preserve">le. Nevertheless, some other factors can also have an impact on the compaction efﬁciency, for instance, water content and soil permeability as indicated by the low level of compaction energy. Albeit, no noticeable difference was observed on the energy of compaction that increased from 0 </w:t>
      </w:r>
      <w:proofErr w:type="spellStart"/>
      <w:r w:rsidR="000738E1" w:rsidRPr="00412B2D">
        <w:t>kN</w:t>
      </w:r>
      <w:proofErr w:type="spellEnd"/>
      <w:r w:rsidR="000738E1" w:rsidRPr="00412B2D">
        <w:t xml:space="preserve"> m/ m</w:t>
      </w:r>
      <w:r w:rsidR="000738E1" w:rsidRPr="00412B2D">
        <w:rPr>
          <w:vertAlign w:val="superscript"/>
        </w:rPr>
        <w:t>3</w:t>
      </w:r>
      <w:r w:rsidR="000738E1" w:rsidRPr="00412B2D">
        <w:t xml:space="preserve"> to 230 </w:t>
      </w:r>
      <w:proofErr w:type="spellStart"/>
      <w:r w:rsidR="000738E1" w:rsidRPr="00412B2D">
        <w:t>kN</w:t>
      </w:r>
      <w:proofErr w:type="spellEnd"/>
      <w:r w:rsidR="000738E1" w:rsidRPr="00412B2D">
        <w:t xml:space="preserve"> m/ m3 on the dry unit weight, however, this impact was noticeable when the energy of compaction was at 460 </w:t>
      </w:r>
      <w:proofErr w:type="spellStart"/>
      <w:r w:rsidR="000738E1" w:rsidRPr="00412B2D">
        <w:t>kN</w:t>
      </w:r>
      <w:proofErr w:type="spellEnd"/>
      <w:r w:rsidR="000738E1" w:rsidRPr="00412B2D">
        <w:t xml:space="preserve"> m/ m</w:t>
      </w:r>
      <w:r w:rsidR="000738E1" w:rsidRPr="00412B2D">
        <w:rPr>
          <w:vertAlign w:val="superscript"/>
        </w:rPr>
        <w:t>3</w:t>
      </w:r>
      <w:r w:rsidR="000738E1" w:rsidRPr="00412B2D">
        <w:t xml:space="preserve">. The interface between </w:t>
      </w:r>
      <w:r w:rsidR="00692C99">
        <w:t xml:space="preserve">the </w:t>
      </w:r>
      <w:r w:rsidR="000738E1" w:rsidRPr="00412B2D">
        <w:t xml:space="preserve">content of water that was present between the void of soil and masses of clay-cement can be well described by this aforementioned factor. </w:t>
      </w:r>
    </w:p>
    <w:p w14:paraId="2701BC1D" w14:textId="44B12780" w:rsidR="000738E1" w:rsidRPr="00412B2D" w:rsidRDefault="000738E1" w:rsidP="00412B2D">
      <w:pPr>
        <w:spacing w:line="480" w:lineRule="auto"/>
        <w:ind w:firstLine="720"/>
      </w:pPr>
      <w:r w:rsidRPr="00412B2D">
        <w:t>When cement and soft clay gets mixed together, both combine together to create big clay-cement clusters eventually decreasing the soil penetrability</w:t>
      </w:r>
      <w:r w:rsidR="00E30042" w:rsidRPr="00412B2D">
        <w:t xml:space="preserve"> </w:t>
      </w:r>
      <w:r w:rsidR="00E30042" w:rsidRPr="00412B2D">
        <w:fldChar w:fldCharType="begin"/>
      </w:r>
      <w:r w:rsidR="00E30042" w:rsidRPr="00412B2D">
        <w:instrText xml:space="preserve"> ADDIN ZOTERO_ITEM CSL_CITATION {"citationID":"BK40f5iS","properties":{"formattedCitation":"(Ayeldeen et al., 2016)","plainCitation":"(Ayeldeen et al., 2016)","noteIndex":0},"citationItems":[{"id":1007,"uris":["http://zotero.org/users/local/jsvqEXt1/items/Q7T27V4T"],"uri":["http://zotero.org/users/local/jsvqEXt1/items/Q7T27V4T"],"itemData":{"id":1007,"type":"article-journal","title":"Unconfined compressive strength of compacted disturbed cement-stabilized soft clay","container-title":"International Journal of Geosynthetics and Ground Engineering","page":"28","volume":"2","issue":"4","source":"Google Scholar","author":[{"family":"Ayeldeen","given":"Mohamed"},{"family":"Hara","given":"Yuki"},{"family":"Kitazume","given":"Masaki"},{"family":"Negm","given":"Abdelazim"}],"issued":{"date-parts":[["2016"]]}}}],"schema":"https://github.com/citation-style-language/schema/raw/master/csl-citation.json"} </w:instrText>
      </w:r>
      <w:r w:rsidR="00E30042" w:rsidRPr="00412B2D">
        <w:fldChar w:fldCharType="separate"/>
      </w:r>
      <w:r w:rsidR="00E30042" w:rsidRPr="00412B2D">
        <w:t>(Ayeldeen et al., 2016)</w:t>
      </w:r>
      <w:r w:rsidR="00E30042" w:rsidRPr="00412B2D">
        <w:fldChar w:fldCharType="end"/>
      </w:r>
      <w:r w:rsidRPr="00412B2D">
        <w:t xml:space="preserve">. Where the values of the energy of compaction, when hit the lowest limit i.e. 230 </w:t>
      </w:r>
      <w:proofErr w:type="spellStart"/>
      <w:r w:rsidRPr="00412B2D">
        <w:t>kN</w:t>
      </w:r>
      <w:proofErr w:type="spellEnd"/>
      <w:r w:rsidRPr="00412B2D">
        <w:t xml:space="preserve"> m/m3 or less, are insufficient to remove the water inside </w:t>
      </w:r>
      <w:r w:rsidR="00692C99">
        <w:t xml:space="preserve">a </w:t>
      </w:r>
      <w:r w:rsidRPr="00412B2D">
        <w:t xml:space="preserve">mixture of soil. ultimately increasing the unit weight and shrinking the pore holes’ size. On the other hand, speaking of the values of compaction energy that are greater than the lowest limit i.e. 230 </w:t>
      </w:r>
      <w:proofErr w:type="spellStart"/>
      <w:r w:rsidRPr="00412B2D">
        <w:t>kN</w:t>
      </w:r>
      <w:proofErr w:type="spellEnd"/>
      <w:r w:rsidRPr="00412B2D">
        <w:t xml:space="preserve"> m/ m </w:t>
      </w:r>
      <w:r w:rsidRPr="00412B2D">
        <w:rPr>
          <w:vertAlign w:val="superscript"/>
        </w:rPr>
        <w:t xml:space="preserve">3 </w:t>
      </w:r>
      <w:r w:rsidRPr="00412B2D">
        <w:t xml:space="preserve">and giving a boost to the compaction energies will also increase the soil unit weight as a result from an increase in water extraction from the soil pore holes. Dry unit weight is also affected by the cement content, where increasing the content of cement yields upsurge in the dry unit weight of soil. For instance, by increasing aw from 5 to 10 %, the </w:t>
      </w:r>
      <w:r w:rsidRPr="00412B2D">
        <w:lastRenderedPageBreak/>
        <w:t xml:space="preserve">value of dry unit weight increased from 6.7 </w:t>
      </w:r>
      <w:proofErr w:type="spellStart"/>
      <w:r w:rsidRPr="00412B2D">
        <w:t>kN</w:t>
      </w:r>
      <w:proofErr w:type="spellEnd"/>
      <w:r w:rsidRPr="00412B2D">
        <w:t>/ m</w:t>
      </w:r>
      <w:r w:rsidRPr="00412B2D">
        <w:rPr>
          <w:vertAlign w:val="superscript"/>
        </w:rPr>
        <w:t>3</w:t>
      </w:r>
      <w:r w:rsidRPr="00412B2D">
        <w:t xml:space="preserve"> to 7.5 </w:t>
      </w:r>
      <w:proofErr w:type="spellStart"/>
      <w:r w:rsidRPr="00412B2D">
        <w:t>kN</w:t>
      </w:r>
      <w:proofErr w:type="spellEnd"/>
      <w:r w:rsidRPr="00412B2D">
        <w:t xml:space="preserve">/m3, and to 8.1 </w:t>
      </w:r>
      <w:proofErr w:type="spellStart"/>
      <w:r w:rsidRPr="00412B2D">
        <w:t>kN</w:t>
      </w:r>
      <w:proofErr w:type="spellEnd"/>
      <w:r w:rsidRPr="00412B2D">
        <w:t>/m3 as a result of increasing aw to 15 %. This can be clarified because of growing cemented pozzolanic creations</w:t>
      </w:r>
      <w:r w:rsidR="00B83912">
        <w:t xml:space="preserve"> of</w:t>
      </w:r>
      <w:r w:rsidRPr="00412B2D">
        <w:t xml:space="preserve"> voids in soil that rose by increasing ratio of cement. </w:t>
      </w:r>
    </w:p>
    <w:p w14:paraId="4FBB5C9A" w14:textId="58403624" w:rsidR="00636CC6" w:rsidRPr="00412B2D" w:rsidRDefault="00636CC6" w:rsidP="00412B2D">
      <w:pPr>
        <w:pStyle w:val="uiqtextpara"/>
        <w:spacing w:before="0" w:beforeAutospacing="0" w:after="240" w:afterAutospacing="0" w:line="480" w:lineRule="auto"/>
        <w:ind w:firstLine="720"/>
      </w:pPr>
      <w:r w:rsidRPr="00412B2D">
        <w:t xml:space="preserve">The shear strength developed in cohesive soils depends upon </w:t>
      </w:r>
      <w:r w:rsidR="008A3969" w:rsidRPr="00412B2D">
        <w:t>the value of cohesion.</w:t>
      </w:r>
      <w:r w:rsidR="00453BA0" w:rsidRPr="00412B2D">
        <w:t xml:space="preserve"> The shear strength of soil under zero vertical is called cohesion</w:t>
      </w:r>
      <w:r w:rsidR="001928E3" w:rsidRPr="00412B2D">
        <w:t>.</w:t>
      </w:r>
      <w:r w:rsidRPr="00412B2D">
        <w:t xml:space="preserve"> Cohesive property can be explained as cohesive forces acting between particle to particle bonding in clays. These soils are mostly having high clay content and </w:t>
      </w:r>
      <w:r w:rsidR="001928E3" w:rsidRPr="00412B2D">
        <w:t xml:space="preserve">it is difficult to pulverize </w:t>
      </w:r>
      <w:r w:rsidRPr="00412B2D">
        <w:t>these</w:t>
      </w:r>
      <w:r w:rsidR="001928E3" w:rsidRPr="00412B2D">
        <w:t xml:space="preserve"> kinds of </w:t>
      </w:r>
      <w:r w:rsidRPr="00412B2D">
        <w:t>soils</w:t>
      </w:r>
      <w:r w:rsidR="006F0C3E" w:rsidRPr="00412B2D">
        <w:t xml:space="preserve"> as they</w:t>
      </w:r>
      <w:r w:rsidR="001928E3" w:rsidRPr="00412B2D">
        <w:t xml:space="preserve"> </w:t>
      </w:r>
      <w:r w:rsidR="006F0C3E" w:rsidRPr="00412B2D">
        <w:t xml:space="preserve">get very rigid </w:t>
      </w:r>
      <w:r w:rsidR="001928E3" w:rsidRPr="00412B2D">
        <w:t>after being dried.</w:t>
      </w:r>
      <w:r w:rsidR="00A235D3" w:rsidRPr="00412B2D">
        <w:t xml:space="preserve"> On the other hand, </w:t>
      </w:r>
      <w:r w:rsidR="00486358" w:rsidRPr="00412B2D">
        <w:t>there</w:t>
      </w:r>
      <w:r w:rsidR="006F0C3E" w:rsidRPr="00412B2D">
        <w:t xml:space="preserve"> is no cohesion value in cohesionless soils</w:t>
      </w:r>
      <w:r w:rsidR="00673128" w:rsidRPr="00412B2D">
        <w:t>, and c</w:t>
      </w:r>
      <w:r w:rsidR="00FD6E61" w:rsidRPr="00412B2D">
        <w:t xml:space="preserve">ohesionless soils have </w:t>
      </w:r>
      <w:r w:rsidRPr="00412B2D">
        <w:t>either 0 or very less</w:t>
      </w:r>
      <w:r w:rsidR="00FD6E61" w:rsidRPr="00412B2D">
        <w:t xml:space="preserve"> value of cohesion</w:t>
      </w:r>
      <w:r w:rsidRPr="00412B2D">
        <w:t xml:space="preserve">. </w:t>
      </w:r>
      <w:r w:rsidR="00085817" w:rsidRPr="00412B2D">
        <w:fldChar w:fldCharType="begin"/>
      </w:r>
      <w:r w:rsidR="00E76D9F" w:rsidRPr="00412B2D">
        <w:instrText xml:space="preserve"> ADDIN ZOTERO_ITEM CSL_CITATION {"citationID":"7kWNpvQD","properties":{"formattedCitation":"(Barreto and O\\uc0\\u8217{}Sullivan, 2012)","plainCitation":"(Barreto and O’Sullivan, 2012)","dontUpdate":true,"noteIndex":0},"citationItems":[{"id":1009,"uris":["http://zotero.org/users/local/jsvqEXt1/items/WNHD3UMM"],"uri":["http://zotero.org/users/local/jsvqEXt1/items/WNHD3UMM"],"itemData":{"id":1009,"type":"article-journal","title":"The influence of inter-particle friction and the intermediate stress ratio on soil response under generalised stress conditions","container-title":"Granular Matter","page":"505–521","volume":"14","issue":"4","source":"Google Scholar","author":[{"family":"Barreto","given":"Daniel"},{"family":"O’Sullivan","given":"Catherine"}],"issued":{"date-parts":[["2012"]]}}}],"schema":"https://github.com/citation-style-language/schema/raw/master/csl-citation.json"} </w:instrText>
      </w:r>
      <w:r w:rsidR="00085817" w:rsidRPr="00412B2D">
        <w:fldChar w:fldCharType="separate"/>
      </w:r>
      <w:r w:rsidR="00085817" w:rsidRPr="00412B2D">
        <w:t>Barreto and O’Sullivan (2012)</w:t>
      </w:r>
      <w:r w:rsidR="00085817" w:rsidRPr="00412B2D">
        <w:fldChar w:fldCharType="end"/>
      </w:r>
      <w:r w:rsidR="00085817" w:rsidRPr="00412B2D">
        <w:t xml:space="preserve"> </w:t>
      </w:r>
      <w:r w:rsidR="004A56FC" w:rsidRPr="00412B2D">
        <w:t>studied that t</w:t>
      </w:r>
      <w:r w:rsidR="00FD6E61" w:rsidRPr="00412B2D">
        <w:t>he strength of these soils mainly depends on inter-particular friction.</w:t>
      </w:r>
      <w:r w:rsidRPr="00412B2D">
        <w:t xml:space="preserve"> Sand </w:t>
      </w:r>
      <w:r w:rsidR="004978F7" w:rsidRPr="00412B2D">
        <w:t>illustrates the</w:t>
      </w:r>
      <w:r w:rsidRPr="00412B2D">
        <w:t xml:space="preserve"> cohesionless soils</w:t>
      </w:r>
      <w:r w:rsidR="004978F7" w:rsidRPr="00412B2D">
        <w:t xml:space="preserve"> in </w:t>
      </w:r>
      <w:r w:rsidR="00692C99">
        <w:t>the</w:t>
      </w:r>
      <w:r w:rsidR="004978F7" w:rsidRPr="00412B2D">
        <w:t xml:space="preserve"> best possible manner</w:t>
      </w:r>
      <w:r w:rsidRPr="00412B2D">
        <w:t xml:space="preserve">. </w:t>
      </w:r>
      <w:r w:rsidR="004978F7" w:rsidRPr="00412B2D">
        <w:t xml:space="preserve">The angle of internal friction </w:t>
      </w:r>
      <w:r w:rsidR="00782E0E" w:rsidRPr="00412B2D">
        <w:t>contributes</w:t>
      </w:r>
      <w:r w:rsidR="004978F7" w:rsidRPr="00412B2D">
        <w:t xml:space="preserve"> to the shear strength of cohesionless soils, however, the angle of internal friction either hinges upon density or slackness of soils</w:t>
      </w:r>
      <w:r w:rsidRPr="00412B2D">
        <w:t xml:space="preserve">. </w:t>
      </w:r>
      <w:r w:rsidR="00E322F8" w:rsidRPr="00412B2D">
        <w:t xml:space="preserve">Cohesionless soils are of great use </w:t>
      </w:r>
      <w:r w:rsidR="00782E0E" w:rsidRPr="00412B2D">
        <w:t>to the</w:t>
      </w:r>
      <w:r w:rsidR="00E322F8" w:rsidRPr="00412B2D">
        <w:t xml:space="preserve"> construction owing to their excellent drainage properties.</w:t>
      </w:r>
    </w:p>
    <w:p w14:paraId="7A1AEAE8" w14:textId="3269F92B" w:rsidR="000738E1" w:rsidRPr="00412B2D" w:rsidRDefault="000738E1" w:rsidP="00412B2D">
      <w:pPr>
        <w:spacing w:line="480" w:lineRule="auto"/>
        <w:ind w:firstLine="720"/>
      </w:pPr>
      <w:r w:rsidRPr="00412B2D">
        <w:t>The association between disturbed unconﬁned compressive strength and dry unit weight for various cement ratios can be understood from another graph plotted in the research results</w:t>
      </w:r>
      <w:r w:rsidR="00085817" w:rsidRPr="00412B2D">
        <w:t xml:space="preserve"> </w:t>
      </w:r>
      <w:r w:rsidR="00085817" w:rsidRPr="00412B2D">
        <w:fldChar w:fldCharType="begin"/>
      </w:r>
      <w:r w:rsidR="00085817" w:rsidRPr="00412B2D">
        <w:instrText xml:space="preserve"> ADDIN ZOTERO_ITEM CSL_CITATION {"citationID":"OwLvOyfj","properties":{"formattedCitation":"(Ayeldeen et al., 2016)","plainCitation":"(Ayeldeen et al., 2016)","noteIndex":0},"citationItems":[{"id":1007,"uris":["http://zotero.org/users/local/jsvqEXt1/items/Q7T27V4T"],"uri":["http://zotero.org/users/local/jsvqEXt1/items/Q7T27V4T"],"itemData":{"id":1007,"type":"article-journal","title":"Unconfined compressive strength of compacted disturbed cement-stabilized soft clay","container-title":"International Journal of Geosynthetics and Ground Engineering","page":"28","volume":"2","issue":"4","source":"Google Scholar","author":[{"family":"Ayeldeen","given":"Mohamed"},{"family":"Hara","given":"Yuki"},{"family":"Kitazume","given":"Masaki"},{"family":"Negm","given":"Abdelazim"}],"issued":{"date-parts":[["2016"]]}}}],"schema":"https://github.com/citation-style-language/schema/raw/master/csl-citation.json"} </w:instrText>
      </w:r>
      <w:r w:rsidR="00085817" w:rsidRPr="00412B2D">
        <w:fldChar w:fldCharType="separate"/>
      </w:r>
      <w:r w:rsidR="00085817" w:rsidRPr="00412B2D">
        <w:t>(Ayeldeen et al., 2016)</w:t>
      </w:r>
      <w:r w:rsidR="00085817" w:rsidRPr="00412B2D">
        <w:fldChar w:fldCharType="end"/>
      </w:r>
      <w:r w:rsidRPr="00412B2D">
        <w:t>. It can be observed that this associated is impacted by altering the content of cement and can be understood beforehand as of the slope of the line of a graph that is as follows:</w:t>
      </w:r>
    </w:p>
    <w:p w14:paraId="4EECFC40" w14:textId="2AE27522" w:rsidR="000738E1" w:rsidRPr="00412B2D" w:rsidRDefault="000738E1" w:rsidP="00412B2D">
      <w:pPr>
        <w:spacing w:line="480" w:lineRule="auto"/>
        <w:ind w:firstLine="720"/>
        <w:jc w:val="center"/>
      </w:pPr>
      <w:r w:rsidRPr="00412B2D">
        <w:rPr>
          <w:noProof/>
        </w:rPr>
        <w:lastRenderedPageBreak/>
        <w:drawing>
          <wp:inline distT="0" distB="0" distL="0" distR="0" wp14:anchorId="201AE722" wp14:editId="4321D71F">
            <wp:extent cx="2419688" cy="193384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1.PNG"/>
                    <pic:cNvPicPr/>
                  </pic:nvPicPr>
                  <pic:blipFill>
                    <a:blip r:embed="rId8">
                      <a:extLst>
                        <a:ext uri="{28A0092B-C50C-407E-A947-70E740481C1C}">
                          <a14:useLocalDpi xmlns:a14="http://schemas.microsoft.com/office/drawing/2010/main" val="0"/>
                        </a:ext>
                      </a:extLst>
                    </a:blip>
                    <a:stretch>
                      <a:fillRect/>
                    </a:stretch>
                  </pic:blipFill>
                  <pic:spPr>
                    <a:xfrm>
                      <a:off x="0" y="0"/>
                      <a:ext cx="2419688" cy="1933845"/>
                    </a:xfrm>
                    <a:prstGeom prst="rect">
                      <a:avLst/>
                    </a:prstGeom>
                  </pic:spPr>
                </pic:pic>
              </a:graphicData>
            </a:graphic>
          </wp:inline>
        </w:drawing>
      </w:r>
    </w:p>
    <w:p w14:paraId="7F5568E6" w14:textId="3E6161AA" w:rsidR="000738E1" w:rsidRPr="00412B2D" w:rsidRDefault="000738E1" w:rsidP="00412B2D">
      <w:pPr>
        <w:spacing w:line="480" w:lineRule="auto"/>
      </w:pPr>
      <w:r w:rsidRPr="00412B2D">
        <w:t xml:space="preserve">The slope of the first line i.e. line A, demonstrates that </w:t>
      </w:r>
      <w:proofErr w:type="spellStart"/>
      <w:r w:rsidRPr="00412B2D">
        <w:t>q</w:t>
      </w:r>
      <w:r w:rsidRPr="00412B2D">
        <w:rPr>
          <w:vertAlign w:val="subscript"/>
        </w:rPr>
        <w:t>un</w:t>
      </w:r>
      <w:proofErr w:type="spellEnd"/>
      <w:r w:rsidRPr="00412B2D">
        <w:t xml:space="preserve"> for aw = 5 % are not influenced by the variations in the dry unit weight does, while the trivial </w:t>
      </w:r>
      <w:proofErr w:type="spellStart"/>
      <w:r w:rsidRPr="00412B2D">
        <w:t>behavio</w:t>
      </w:r>
      <w:r w:rsidR="00692C99">
        <w:t>u</w:t>
      </w:r>
      <w:r w:rsidRPr="00412B2D">
        <w:t>r</w:t>
      </w:r>
      <w:proofErr w:type="spellEnd"/>
      <w:r w:rsidRPr="00412B2D">
        <w:t xml:space="preserve"> of line A is because of the dry unit weight that increased from the value of 6.3 </w:t>
      </w:r>
      <w:proofErr w:type="spellStart"/>
      <w:r w:rsidRPr="00412B2D">
        <w:t>kN</w:t>
      </w:r>
      <w:proofErr w:type="spellEnd"/>
      <w:r w:rsidRPr="00412B2D">
        <w:t>/m</w:t>
      </w:r>
      <w:proofErr w:type="gramStart"/>
      <w:r w:rsidRPr="00412B2D">
        <w:t>3  to</w:t>
      </w:r>
      <w:proofErr w:type="gramEnd"/>
      <w:r w:rsidRPr="00412B2D">
        <w:t xml:space="preserve"> 6.9 </w:t>
      </w:r>
      <w:proofErr w:type="spellStart"/>
      <w:r w:rsidRPr="00412B2D">
        <w:t>kN</w:t>
      </w:r>
      <w:proofErr w:type="spellEnd"/>
      <w:r w:rsidRPr="00412B2D">
        <w:t xml:space="preserve">/m3. Besides, the trivial </w:t>
      </w:r>
      <w:proofErr w:type="spellStart"/>
      <w:r w:rsidRPr="00412B2D">
        <w:t>behavio</w:t>
      </w:r>
      <w:r w:rsidR="00692C99">
        <w:t>u</w:t>
      </w:r>
      <w:r w:rsidRPr="00412B2D">
        <w:t>r</w:t>
      </w:r>
      <w:proofErr w:type="spellEnd"/>
      <w:r w:rsidRPr="00412B2D">
        <w:t xml:space="preserve"> of line A is also because of the normal variation in </w:t>
      </w:r>
      <w:proofErr w:type="spellStart"/>
      <w:r w:rsidRPr="00412B2D">
        <w:t>qun</w:t>
      </w:r>
      <w:proofErr w:type="spellEnd"/>
      <w:r w:rsidRPr="00412B2D">
        <w:t xml:space="preserve"> that was estimated from 6.5 kPa to 8.5 kPa. On the other hand, another line that is termed as line B clearly shows the connection vis-à-vis the dry unit weight of the mixture and </w:t>
      </w:r>
      <w:proofErr w:type="spellStart"/>
      <w:r w:rsidRPr="00412B2D">
        <w:t>q</w:t>
      </w:r>
      <w:r w:rsidRPr="00412B2D">
        <w:rPr>
          <w:vertAlign w:val="subscript"/>
        </w:rPr>
        <w:t>un_D</w:t>
      </w:r>
      <w:proofErr w:type="spellEnd"/>
      <w:r w:rsidRPr="00412B2D">
        <w:rPr>
          <w:vertAlign w:val="subscript"/>
        </w:rPr>
        <w:t xml:space="preserve"> </w:t>
      </w:r>
      <w:r w:rsidRPr="00412B2D">
        <w:t xml:space="preserve">for aw = 10 %. It can be viewed following the variation in the value of dry unit weight that increased from 6.9 </w:t>
      </w:r>
      <w:proofErr w:type="spellStart"/>
      <w:r w:rsidRPr="00412B2D">
        <w:t>kN</w:t>
      </w:r>
      <w:proofErr w:type="spellEnd"/>
      <w:r w:rsidRPr="00412B2D">
        <w:t>/m</w:t>
      </w:r>
      <w:r w:rsidRPr="00412B2D">
        <w:rPr>
          <w:vertAlign w:val="superscript"/>
        </w:rPr>
        <w:t>3</w:t>
      </w:r>
      <w:r w:rsidRPr="00412B2D">
        <w:t xml:space="preserve"> to 7.7 </w:t>
      </w:r>
      <w:proofErr w:type="spellStart"/>
      <w:r w:rsidRPr="00412B2D">
        <w:t>kN</w:t>
      </w:r>
      <w:proofErr w:type="spellEnd"/>
      <w:r w:rsidRPr="00412B2D">
        <w:t>/m</w:t>
      </w:r>
      <w:r w:rsidRPr="00412B2D">
        <w:rPr>
          <w:vertAlign w:val="superscript"/>
        </w:rPr>
        <w:t>3</w:t>
      </w:r>
      <w:r w:rsidRPr="00412B2D">
        <w:t xml:space="preserve"> alongside altering </w:t>
      </w:r>
      <w:proofErr w:type="spellStart"/>
      <w:r w:rsidRPr="00412B2D">
        <w:t>qun_D</w:t>
      </w:r>
      <w:proofErr w:type="spellEnd"/>
      <w:r w:rsidRPr="00412B2D">
        <w:t xml:space="preserve"> from 15 to 27 kPa. Speaking of the trend line C, this relationship becomes clearer wherein by slight changes in the value of </w:t>
      </w:r>
      <w:r w:rsidR="00692C99">
        <w:t xml:space="preserve">the </w:t>
      </w:r>
      <w:r w:rsidRPr="00412B2D">
        <w:t xml:space="preserve">dry unit weight of mixture resulted in a high variation </w:t>
      </w:r>
      <w:proofErr w:type="spellStart"/>
      <w:r w:rsidRPr="00412B2D">
        <w:t>q</w:t>
      </w:r>
      <w:r w:rsidRPr="00412B2D">
        <w:rPr>
          <w:vertAlign w:val="subscript"/>
        </w:rPr>
        <w:t>un_D</w:t>
      </w:r>
      <w:proofErr w:type="spellEnd"/>
      <w:r w:rsidRPr="00412B2D">
        <w:t>—from 26 to higher than 40 kPa. The calculation of the pore/void ratio that hinges upon the content of water in the soil and the energy of compaction is carried out by the relation that follows:</w:t>
      </w:r>
    </w:p>
    <w:p w14:paraId="23508212" w14:textId="77777777" w:rsidR="000738E1" w:rsidRPr="00412B2D" w:rsidRDefault="000738E1" w:rsidP="00412B2D">
      <w:pPr>
        <w:spacing w:line="480" w:lineRule="auto"/>
        <w:jc w:val="center"/>
        <w:rPr>
          <w:i/>
          <w:iCs/>
        </w:rPr>
      </w:pPr>
      <w:r w:rsidRPr="00412B2D">
        <w:rPr>
          <w:i/>
          <w:iCs/>
        </w:rPr>
        <w:t>e = [(1 +</w:t>
      </w:r>
      <w:proofErr w:type="spellStart"/>
      <w:r w:rsidRPr="00412B2D">
        <w:rPr>
          <w:i/>
          <w:iCs/>
        </w:rPr>
        <w:t>wc</w:t>
      </w:r>
      <w:proofErr w:type="spellEnd"/>
      <w:r w:rsidRPr="00412B2D">
        <w:rPr>
          <w:i/>
          <w:iCs/>
        </w:rPr>
        <w:t>) X G</w:t>
      </w:r>
      <w:r w:rsidRPr="00412B2D">
        <w:rPr>
          <w:i/>
          <w:iCs/>
          <w:vertAlign w:val="subscript"/>
        </w:rPr>
        <w:t xml:space="preserve">S </w:t>
      </w:r>
      <w:r w:rsidRPr="00412B2D">
        <w:rPr>
          <w:i/>
          <w:iCs/>
        </w:rPr>
        <w:t xml:space="preserve">x </w:t>
      </w:r>
      <w:proofErr w:type="spellStart"/>
      <w:r w:rsidRPr="00412B2D">
        <w:rPr>
          <w:i/>
          <w:iCs/>
        </w:rPr>
        <w:t>γ</w:t>
      </w:r>
      <w:r w:rsidRPr="00412B2D">
        <w:rPr>
          <w:i/>
          <w:iCs/>
          <w:vertAlign w:val="subscript"/>
        </w:rPr>
        <w:t>W</w:t>
      </w:r>
      <w:proofErr w:type="spellEnd"/>
      <w:r w:rsidRPr="00412B2D">
        <w:rPr>
          <w:i/>
          <w:iCs/>
        </w:rPr>
        <w:t xml:space="preserve"> / </w:t>
      </w:r>
      <w:proofErr w:type="spellStart"/>
      <w:r w:rsidRPr="00412B2D">
        <w:rPr>
          <w:i/>
          <w:iCs/>
        </w:rPr>
        <w:t>γ</w:t>
      </w:r>
      <w:proofErr w:type="gramStart"/>
      <w:r w:rsidRPr="00412B2D">
        <w:rPr>
          <w:i/>
          <w:iCs/>
          <w:vertAlign w:val="subscript"/>
        </w:rPr>
        <w:t>T</w:t>
      </w:r>
      <w:proofErr w:type="spellEnd"/>
      <w:r w:rsidRPr="00412B2D">
        <w:rPr>
          <w:i/>
          <w:iCs/>
          <w:vertAlign w:val="subscript"/>
        </w:rPr>
        <w:t xml:space="preserve"> </w:t>
      </w:r>
      <w:r w:rsidRPr="00412B2D">
        <w:rPr>
          <w:i/>
          <w:iCs/>
        </w:rPr>
        <w:t>]</w:t>
      </w:r>
      <w:proofErr w:type="gramEnd"/>
      <w:r w:rsidRPr="00412B2D">
        <w:rPr>
          <w:i/>
          <w:iCs/>
        </w:rPr>
        <w:t xml:space="preserve"> – 1</w:t>
      </w:r>
    </w:p>
    <w:p w14:paraId="629AA1D0" w14:textId="77777777" w:rsidR="000738E1" w:rsidRPr="00412B2D" w:rsidRDefault="000738E1" w:rsidP="00412B2D">
      <w:pPr>
        <w:spacing w:line="480" w:lineRule="auto"/>
      </w:pPr>
      <w:proofErr w:type="spellStart"/>
      <w:r w:rsidRPr="00412B2D">
        <w:rPr>
          <w:i/>
          <w:iCs/>
        </w:rPr>
        <w:t>wc</w:t>
      </w:r>
      <w:proofErr w:type="spellEnd"/>
      <w:r w:rsidRPr="00412B2D">
        <w:rPr>
          <w:i/>
          <w:iCs/>
        </w:rPr>
        <w:t xml:space="preserve">= </w:t>
      </w:r>
      <w:r w:rsidRPr="00412B2D">
        <w:t>water content</w:t>
      </w:r>
    </w:p>
    <w:p w14:paraId="613E8805" w14:textId="77777777" w:rsidR="000738E1" w:rsidRPr="00412B2D" w:rsidRDefault="000738E1" w:rsidP="00412B2D">
      <w:pPr>
        <w:spacing w:line="480" w:lineRule="auto"/>
      </w:pPr>
      <w:proofErr w:type="spellStart"/>
      <w:r w:rsidRPr="00412B2D">
        <w:rPr>
          <w:i/>
          <w:iCs/>
        </w:rPr>
        <w:t>γ</w:t>
      </w:r>
      <w:r w:rsidRPr="00412B2D">
        <w:rPr>
          <w:i/>
          <w:iCs/>
          <w:vertAlign w:val="subscript"/>
        </w:rPr>
        <w:t>T</w:t>
      </w:r>
      <w:proofErr w:type="spellEnd"/>
      <w:r w:rsidRPr="00412B2D">
        <w:rPr>
          <w:vertAlign w:val="subscript"/>
        </w:rPr>
        <w:t xml:space="preserve"> </w:t>
      </w:r>
      <w:r w:rsidRPr="00412B2D">
        <w:t>= unit weight following the cure of cement</w:t>
      </w:r>
    </w:p>
    <w:p w14:paraId="36F51164" w14:textId="77777777" w:rsidR="000738E1" w:rsidRPr="00412B2D" w:rsidRDefault="000738E1" w:rsidP="00412B2D">
      <w:pPr>
        <w:spacing w:line="480" w:lineRule="auto"/>
      </w:pPr>
      <w:proofErr w:type="spellStart"/>
      <w:r w:rsidRPr="00412B2D">
        <w:rPr>
          <w:i/>
          <w:iCs/>
        </w:rPr>
        <w:t>γ</w:t>
      </w:r>
      <w:r w:rsidRPr="00412B2D">
        <w:rPr>
          <w:i/>
          <w:iCs/>
          <w:vertAlign w:val="subscript"/>
        </w:rPr>
        <w:t>W</w:t>
      </w:r>
      <w:proofErr w:type="spellEnd"/>
      <w:r w:rsidRPr="00412B2D">
        <w:t xml:space="preserve"> = unit weight of water content</w:t>
      </w:r>
    </w:p>
    <w:p w14:paraId="72A9008B" w14:textId="5468B803" w:rsidR="000738E1" w:rsidRPr="00412B2D" w:rsidRDefault="000738E1" w:rsidP="00412B2D">
      <w:pPr>
        <w:spacing w:line="480" w:lineRule="auto"/>
      </w:pPr>
      <w:r w:rsidRPr="00412B2D">
        <w:lastRenderedPageBreak/>
        <w:t>G</w:t>
      </w:r>
      <w:r w:rsidRPr="00412B2D">
        <w:rPr>
          <w:vertAlign w:val="subscript"/>
        </w:rPr>
        <w:t>s</w:t>
      </w:r>
      <w:r w:rsidRPr="00412B2D">
        <w:t xml:space="preserve"> = Specific gravity of mixture.</w:t>
      </w:r>
    </w:p>
    <w:p w14:paraId="575B9B59" w14:textId="420EB975" w:rsidR="000738E1" w:rsidRPr="00412B2D" w:rsidRDefault="000738E1" w:rsidP="00412B2D">
      <w:pPr>
        <w:spacing w:line="480" w:lineRule="auto"/>
      </w:pPr>
    </w:p>
    <w:p w14:paraId="27427C70" w14:textId="4635FD59" w:rsidR="000738E1" w:rsidRPr="00412B2D" w:rsidRDefault="000738E1" w:rsidP="00412B2D">
      <w:pPr>
        <w:spacing w:line="480" w:lineRule="auto"/>
        <w:ind w:firstLine="360"/>
      </w:pPr>
      <w:r w:rsidRPr="00412B2D">
        <w:t>The deposits of soft soil can be discovered from several parts of the world and they are geologically fresh accumulated. These deposits can be found specifically in the swamp areas and in the tidal plane</w:t>
      </w:r>
      <w:r w:rsidR="006E6C1C" w:rsidRPr="00412B2D">
        <w:t xml:space="preserve"> </w:t>
      </w:r>
      <w:r w:rsidR="006E6C1C" w:rsidRPr="00412B2D">
        <w:fldChar w:fldCharType="begin"/>
      </w:r>
      <w:r w:rsidR="006E6C1C" w:rsidRPr="00412B2D">
        <w:instrText xml:space="preserve"> ADDIN ZOTERO_ITEM CSL_CITATION {"citationID":"BAwOmQf8","properties":{"formattedCitation":"(K and V, 2016)","plainCitation":"(K and V, 2016)","noteIndex":0},"citationItems":[{"id":1076,"uris":["http://zotero.org/users/local/jsvqEXt1/items/X8K5U2L3"],"uri":["http://zotero.org/users/local/jsvqEXt1/items/X8K5U2L3"],"itemData":{"id":1076,"type":"article-journal","title":"Unconfined compressiv strength of stabilized soil","volume":"12","issue":"3","URL":"http://www.ijetcse.com/wp-content/plugins/ijetcse/file/upload/docx/953ICRRE-391-pdf.pdf","journalAbbreviation":"(IJETCSE","author":[{"family":"K","given":"Saryana"},{"family":"V","given":"Deepak"}],"issued":{"date-parts":[["2016"]]}}}],"schema":"https://github.com/citation-style-language/schema/raw/master/csl-citation.json"} </w:instrText>
      </w:r>
      <w:r w:rsidR="006E6C1C" w:rsidRPr="00412B2D">
        <w:fldChar w:fldCharType="separate"/>
      </w:r>
      <w:r w:rsidR="006E6C1C" w:rsidRPr="00412B2D">
        <w:t>(K and V, 2016)</w:t>
      </w:r>
      <w:r w:rsidR="006E6C1C" w:rsidRPr="00412B2D">
        <w:fldChar w:fldCharType="end"/>
      </w:r>
      <w:r w:rsidRPr="00412B2D">
        <w:t xml:space="preserve">. For instance, these can be found in the areas of </w:t>
      </w:r>
      <w:proofErr w:type="spellStart"/>
      <w:r w:rsidRPr="00412B2D">
        <w:t>Tamilnadu</w:t>
      </w:r>
      <w:proofErr w:type="spellEnd"/>
      <w:r w:rsidRPr="00412B2D">
        <w:t xml:space="preserve"> and </w:t>
      </w:r>
      <w:proofErr w:type="spellStart"/>
      <w:r w:rsidRPr="00412B2D">
        <w:t>Kovalam</w:t>
      </w:r>
      <w:proofErr w:type="spellEnd"/>
      <w:r w:rsidRPr="00412B2D">
        <w:t xml:space="preserve">. Some inferences can be drawn from the detailed experimental investigation and data analysis that are as follows: </w:t>
      </w:r>
    </w:p>
    <w:p w14:paraId="3CACA7A2" w14:textId="77777777"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 xml:space="preserve">The curing period of soil plays a significant role because soil shows a relatively low strength when mixed with stabilizers such as ash, cement, and lime and glass powder and tested instantaneously. </w:t>
      </w:r>
    </w:p>
    <w:p w14:paraId="46A7CE9D" w14:textId="77777777"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Increase in the curing period and enhancing the percentage of stabilizers results in increased strength of soil, when unconfined compressive strength of soil was examined after treating with different percentages of stabilizers such as cement, ash, lime, and glass powder, etc.</w:t>
      </w:r>
    </w:p>
    <w:p w14:paraId="2EAE31EE" w14:textId="77777777"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The whole increase in strength was observed to be 6 times on the 14th day of lime in comparison with the strength on the 0</w:t>
      </w:r>
      <w:r w:rsidRPr="00412B2D">
        <w:rPr>
          <w:rFonts w:ascii="Times New Roman" w:hAnsi="Times New Roman" w:cs="Times New Roman"/>
          <w:sz w:val="24"/>
          <w:szCs w:val="24"/>
          <w:vertAlign w:val="superscript"/>
        </w:rPr>
        <w:t>th</w:t>
      </w:r>
      <w:r w:rsidRPr="00412B2D">
        <w:rPr>
          <w:rFonts w:ascii="Times New Roman" w:hAnsi="Times New Roman" w:cs="Times New Roman"/>
          <w:sz w:val="24"/>
          <w:szCs w:val="24"/>
        </w:rPr>
        <w:t xml:space="preserve"> day of lime. </w:t>
      </w:r>
    </w:p>
    <w:p w14:paraId="6BBE4994" w14:textId="36E3F1BB"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Speaking of cement, the strength observed at the day 14</w:t>
      </w:r>
      <w:r w:rsidRPr="00412B2D">
        <w:rPr>
          <w:rFonts w:ascii="Times New Roman" w:hAnsi="Times New Roman" w:cs="Times New Roman"/>
          <w:sz w:val="24"/>
          <w:szCs w:val="24"/>
          <w:vertAlign w:val="superscript"/>
        </w:rPr>
        <w:t>th</w:t>
      </w:r>
      <w:r w:rsidRPr="00412B2D">
        <w:rPr>
          <w:rFonts w:ascii="Times New Roman" w:hAnsi="Times New Roman" w:cs="Times New Roman"/>
          <w:sz w:val="24"/>
          <w:szCs w:val="24"/>
        </w:rPr>
        <w:t xml:space="preserve"> was 2.4 times to that of strength at 0th day of cement</w:t>
      </w:r>
      <w:r w:rsidR="006E6C1C" w:rsidRPr="00412B2D">
        <w:rPr>
          <w:rFonts w:ascii="Times New Roman" w:hAnsi="Times New Roman" w:cs="Times New Roman"/>
          <w:sz w:val="24"/>
          <w:szCs w:val="24"/>
        </w:rPr>
        <w:t>.</w:t>
      </w:r>
    </w:p>
    <w:p w14:paraId="7E19B5F6" w14:textId="77777777"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In case of fly ash, the strength observed as 3.7 times more at the day 14</w:t>
      </w:r>
      <w:r w:rsidRPr="00412B2D">
        <w:rPr>
          <w:rFonts w:ascii="Times New Roman" w:hAnsi="Times New Roman" w:cs="Times New Roman"/>
          <w:sz w:val="24"/>
          <w:szCs w:val="24"/>
          <w:vertAlign w:val="superscript"/>
        </w:rPr>
        <w:t>th</w:t>
      </w:r>
      <w:r w:rsidRPr="00412B2D">
        <w:rPr>
          <w:rFonts w:ascii="Times New Roman" w:hAnsi="Times New Roman" w:cs="Times New Roman"/>
          <w:sz w:val="24"/>
          <w:szCs w:val="24"/>
        </w:rPr>
        <w:t xml:space="preserve"> </w:t>
      </w:r>
    </w:p>
    <w:p w14:paraId="3B66A0AB" w14:textId="77777777"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The strength observed in case of glass powder was 3.6 times more at the day 14</w:t>
      </w:r>
      <w:r w:rsidRPr="00412B2D">
        <w:rPr>
          <w:rFonts w:ascii="Times New Roman" w:hAnsi="Times New Roman" w:cs="Times New Roman"/>
          <w:sz w:val="24"/>
          <w:szCs w:val="24"/>
          <w:vertAlign w:val="superscript"/>
        </w:rPr>
        <w:t>th</w:t>
      </w:r>
      <w:r w:rsidRPr="00412B2D">
        <w:rPr>
          <w:rFonts w:ascii="Times New Roman" w:hAnsi="Times New Roman" w:cs="Times New Roman"/>
          <w:sz w:val="24"/>
          <w:szCs w:val="24"/>
        </w:rPr>
        <w:t xml:space="preserve"> </w:t>
      </w:r>
    </w:p>
    <w:p w14:paraId="6B2E952A" w14:textId="390AD134"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t xml:space="preserve">I case of glass powder combined with </w:t>
      </w:r>
      <w:r w:rsidR="00085817" w:rsidRPr="00412B2D">
        <w:rPr>
          <w:rFonts w:ascii="Times New Roman" w:hAnsi="Times New Roman" w:cs="Times New Roman"/>
          <w:sz w:val="24"/>
          <w:szCs w:val="24"/>
        </w:rPr>
        <w:t>cement;</w:t>
      </w:r>
      <w:r w:rsidRPr="00412B2D">
        <w:rPr>
          <w:rFonts w:ascii="Times New Roman" w:hAnsi="Times New Roman" w:cs="Times New Roman"/>
          <w:sz w:val="24"/>
          <w:szCs w:val="24"/>
        </w:rPr>
        <w:t xml:space="preserve"> the strength observed was 10 times higher at the 14</w:t>
      </w:r>
      <w:r w:rsidRPr="00412B2D">
        <w:rPr>
          <w:rFonts w:ascii="Times New Roman" w:hAnsi="Times New Roman" w:cs="Times New Roman"/>
          <w:sz w:val="24"/>
          <w:szCs w:val="24"/>
          <w:vertAlign w:val="superscript"/>
        </w:rPr>
        <w:t>th</w:t>
      </w:r>
      <w:r w:rsidRPr="00412B2D">
        <w:rPr>
          <w:rFonts w:ascii="Times New Roman" w:hAnsi="Times New Roman" w:cs="Times New Roman"/>
          <w:sz w:val="24"/>
          <w:szCs w:val="24"/>
        </w:rPr>
        <w:t xml:space="preserve"> day</w:t>
      </w:r>
    </w:p>
    <w:p w14:paraId="55F4B14B" w14:textId="2362ACAF" w:rsidR="000738E1" w:rsidRPr="00412B2D" w:rsidRDefault="000738E1" w:rsidP="00412B2D">
      <w:pPr>
        <w:pStyle w:val="ListParagraph"/>
        <w:numPr>
          <w:ilvl w:val="0"/>
          <w:numId w:val="13"/>
        </w:numPr>
        <w:spacing w:line="480" w:lineRule="auto"/>
        <w:rPr>
          <w:rFonts w:ascii="Times New Roman" w:hAnsi="Times New Roman" w:cs="Times New Roman"/>
          <w:sz w:val="24"/>
          <w:szCs w:val="24"/>
        </w:rPr>
      </w:pPr>
      <w:r w:rsidRPr="00412B2D">
        <w:rPr>
          <w:rFonts w:ascii="Times New Roman" w:hAnsi="Times New Roman" w:cs="Times New Roman"/>
          <w:sz w:val="24"/>
          <w:szCs w:val="24"/>
        </w:rPr>
        <w:lastRenderedPageBreak/>
        <w:t xml:space="preserve">In addition, the mixture of soil + cement results in a significant value of strength as compared to the other stabilizers  </w:t>
      </w:r>
    </w:p>
    <w:p w14:paraId="2F8AEE7B" w14:textId="3924D910" w:rsidR="00FB3A3C" w:rsidRPr="00412B2D" w:rsidRDefault="000738E1" w:rsidP="00412B2D">
      <w:pPr>
        <w:pStyle w:val="uiqtextpara"/>
        <w:spacing w:before="0" w:beforeAutospacing="0" w:after="240" w:afterAutospacing="0" w:line="480" w:lineRule="auto"/>
      </w:pPr>
      <w:r w:rsidRPr="00412B2D">
        <w:tab/>
      </w:r>
      <w:r w:rsidR="00E76D9F" w:rsidRPr="00412B2D">
        <w:fldChar w:fldCharType="begin"/>
      </w:r>
      <w:r w:rsidR="002A0F75" w:rsidRPr="00412B2D">
        <w:instrText xml:space="preserve"> ADDIN ZOTERO_ITEM CSL_CITATION {"citationID":"Ff4PJfWV","properties":{"formattedCitation":"(Chen et al., 2012)","plainCitation":"(Chen et al., 2012)","dontUpdate":true,"noteIndex":0},"citationItems":[{"id":1014,"uris":["http://zotero.org/users/local/jsvqEXt1/items/35IWHDZK"],"uri":["http://zotero.org/users/local/jsvqEXt1/items/35IWHDZK"],"itemData":{"id":1014,"type":"article-journal","title":"Field tests, modification, and application of deep soil mixing method in soft clay","container-title":"Journal of Geotechnical and Geoenvironmental Engineering","page":"24–34","volume":"139","issue":"1","source":"Google Scholar","author":[{"family":"Chen","given":"Jin-Jian"},{"family":"Zhang","given":"Lianyang"},{"family":"Zhang","given":"Jun-Feng"},{"family":"Zhu","given":"Yan-Fei"},{"family":"Wang","given":"Jian-Hua"}],"issued":{"date-parts":[["2012"]]}}}],"schema":"https://github.com/citation-style-language/schema/raw/master/csl-citation.json"} </w:instrText>
      </w:r>
      <w:r w:rsidR="00E76D9F" w:rsidRPr="00412B2D">
        <w:fldChar w:fldCharType="separate"/>
      </w:r>
      <w:r w:rsidR="00E76D9F" w:rsidRPr="00412B2D">
        <w:t>Chen et al. (2012)</w:t>
      </w:r>
      <w:r w:rsidR="00E76D9F" w:rsidRPr="00412B2D">
        <w:fldChar w:fldCharType="end"/>
      </w:r>
      <w:r w:rsidR="00E76D9F" w:rsidRPr="00412B2D">
        <w:t xml:space="preserve">, </w:t>
      </w:r>
      <w:r w:rsidR="004A56FC" w:rsidRPr="00412B2D">
        <w:t>discusses that t</w:t>
      </w:r>
      <w:r w:rsidR="006A3547" w:rsidRPr="00412B2D">
        <w:t>he a</w:t>
      </w:r>
      <w:r w:rsidR="00FB3A3C" w:rsidRPr="00412B2D">
        <w:t>pplication of pressure from all sides</w:t>
      </w:r>
      <w:r w:rsidR="006A3547" w:rsidRPr="00412B2D">
        <w:t xml:space="preserve"> of soils, or trapping water in the soil represents the phenomenon of confinement in soils</w:t>
      </w:r>
      <w:r w:rsidR="00FB3A3C" w:rsidRPr="00412B2D">
        <w:t>. In shear strength tests for soil that is triaxial and unconfined tests soil is confined and unconfined respectively. In confinement of soil</w:t>
      </w:r>
      <w:r w:rsidR="00692C99">
        <w:t>,</w:t>
      </w:r>
      <w:r w:rsidR="00FB3A3C" w:rsidRPr="00412B2D">
        <w:t xml:space="preserve"> there exist</w:t>
      </w:r>
      <w:r w:rsidR="00692C99">
        <w:t>s</w:t>
      </w:r>
      <w:r w:rsidR="00FB3A3C" w:rsidRPr="00412B2D">
        <w:t xml:space="preserve"> an additional confinement pressure from all sides (sigma 3 as commonly known). </w:t>
      </w:r>
      <w:r w:rsidR="000C0DF0" w:rsidRPr="00412B2D">
        <w:t>Confinement</w:t>
      </w:r>
      <w:r w:rsidR="00FB3A3C" w:rsidRPr="00412B2D">
        <w:t xml:space="preserve"> pressure is as</w:t>
      </w:r>
      <w:r w:rsidR="000C0DF0" w:rsidRPr="00412B2D">
        <w:t xml:space="preserve"> if the</w:t>
      </w:r>
      <w:r w:rsidR="00FB3A3C" w:rsidRPr="00412B2D">
        <w:t xml:space="preserve"> soil is entrapped or </w:t>
      </w:r>
      <w:r w:rsidR="000C0DF0" w:rsidRPr="00412B2D">
        <w:t>enclosed</w:t>
      </w:r>
      <w:r w:rsidR="00FB3A3C" w:rsidRPr="00412B2D">
        <w:t xml:space="preserve"> </w:t>
      </w:r>
      <w:r w:rsidR="000C0DF0" w:rsidRPr="00412B2D">
        <w:t>in</w:t>
      </w:r>
      <w:r w:rsidR="00FB3A3C" w:rsidRPr="00412B2D">
        <w:t xml:space="preserve"> a rubber </w:t>
      </w:r>
      <w:r w:rsidR="000C0DF0" w:rsidRPr="00412B2D">
        <w:t>sheath</w:t>
      </w:r>
      <w:r w:rsidR="00FB3A3C" w:rsidRPr="00412B2D">
        <w:t xml:space="preserve">, </w:t>
      </w:r>
      <w:r w:rsidR="000C0DF0" w:rsidRPr="00412B2D">
        <w:t>and the rubber sheath block</w:t>
      </w:r>
      <w:r w:rsidR="00692C99">
        <w:t>s</w:t>
      </w:r>
      <w:r w:rsidR="000C0DF0" w:rsidRPr="00412B2D">
        <w:t xml:space="preserve"> the lateral movement of the soils and exerts confin</w:t>
      </w:r>
      <w:r w:rsidR="00692C99">
        <w:t>ing</w:t>
      </w:r>
      <w:r w:rsidR="000C0DF0" w:rsidRPr="00412B2D">
        <w:t xml:space="preserve"> pressure on the soil.</w:t>
      </w:r>
      <w:r w:rsidR="00DA1823" w:rsidRPr="00412B2D">
        <w:t xml:space="preserve"> </w:t>
      </w:r>
      <w:r w:rsidR="00FB3A3C" w:rsidRPr="00412B2D">
        <w:t xml:space="preserve">There is no such membrane in </w:t>
      </w:r>
      <w:r w:rsidR="00692C99">
        <w:t xml:space="preserve">the </w:t>
      </w:r>
      <w:r w:rsidR="00FB3A3C" w:rsidRPr="00412B2D">
        <w:t>unconfined compression test</w:t>
      </w:r>
      <w:r w:rsidR="00692C99">
        <w:t>, therefore,</w:t>
      </w:r>
      <w:r w:rsidR="00FB3A3C" w:rsidRPr="00412B2D">
        <w:t xml:space="preserve"> no confined stress. It can be seen below where </w:t>
      </w:r>
      <w:r w:rsidR="00692C99">
        <w:t xml:space="preserve">the </w:t>
      </w:r>
      <w:r w:rsidR="00FB3A3C" w:rsidRPr="00412B2D">
        <w:t>soil is confined with white rubber membrane and in another test soil is open.</w:t>
      </w:r>
      <w:r w:rsidR="00281B55" w:rsidRPr="00412B2D">
        <w:t xml:space="preserve"> </w:t>
      </w:r>
    </w:p>
    <w:p w14:paraId="284EC1DB" w14:textId="3C270906" w:rsidR="004C71F8" w:rsidRPr="00412B2D" w:rsidRDefault="00471CF4" w:rsidP="00412B2D">
      <w:pPr>
        <w:pStyle w:val="uiqtextpara"/>
        <w:spacing w:before="0" w:beforeAutospacing="0" w:after="240" w:afterAutospacing="0" w:line="480" w:lineRule="auto"/>
      </w:pPr>
      <w:r w:rsidRPr="00412B2D">
        <w:tab/>
      </w:r>
      <w:r w:rsidR="00E0507A" w:rsidRPr="00412B2D">
        <w:fldChar w:fldCharType="begin"/>
      </w:r>
      <w:r w:rsidR="002A0F75" w:rsidRPr="00412B2D">
        <w:instrText xml:space="preserve"> ADDIN ZOTERO_ITEM CSL_CITATION {"citationID":"A1K7XTe5","properties":{"formattedCitation":"(Fattet et al., 2011)","plainCitation":"(Fattet et al., 2011)","dontUpdate":true,"noteIndex":0},"citationItems":[{"id":1017,"uris":["http://zotero.org/users/local/jsvqEXt1/items/FVE6X7PH"],"uri":["http://zotero.org/users/local/jsvqEXt1/items/FVE6X7PH"],"itemData":{"id":1017,"type":"article-journal","title":"Effects of vegetation type on soil resistance to erosion: Relationship between aggregate stability and shear strength","container-title":"Catena","page":"60–69","volume":"87","issue":"1","source":"Google Scholar","title-short":"Effects of vegetation type on soil resistance to erosion","author":[{"family":"Fattet","given":"M."},{"family":"Fu","given":"Y."},{"family":"Ghestem","given":"Muriel"},{"family":"Ma","given":"W."},{"family":"Foulonneau","given":"M."},{"family":"Nespoulous","given":"J."},{"family":"Le Bissonnais","given":"Y."},{"family":"Stokes","given":"Alexia"}],"issued":{"date-parts":[["2011"]]}}}],"schema":"https://github.com/citation-style-language/schema/raw/master/csl-citation.json"} </w:instrText>
      </w:r>
      <w:r w:rsidR="00E0507A" w:rsidRPr="00412B2D">
        <w:fldChar w:fldCharType="separate"/>
      </w:r>
      <w:r w:rsidR="00E0507A" w:rsidRPr="00412B2D">
        <w:t>Fattet et al. (2011)</w:t>
      </w:r>
      <w:r w:rsidR="00E0507A" w:rsidRPr="00412B2D">
        <w:fldChar w:fldCharType="end"/>
      </w:r>
      <w:r w:rsidR="00E0507A" w:rsidRPr="00412B2D">
        <w:t xml:space="preserve"> </w:t>
      </w:r>
      <w:r w:rsidR="004A56FC" w:rsidRPr="00412B2D">
        <w:t xml:space="preserve">stated that </w:t>
      </w:r>
      <w:r w:rsidR="00281B55" w:rsidRPr="00412B2D">
        <w:t xml:space="preserve">engineers and scientists put more focus on </w:t>
      </w:r>
      <w:r w:rsidR="00692C99">
        <w:t xml:space="preserve">the </w:t>
      </w:r>
      <w:r w:rsidR="00281B55" w:rsidRPr="00412B2D">
        <w:rPr>
          <w:rStyle w:val="renderedqtext"/>
        </w:rPr>
        <w:t xml:space="preserve">shear force in the analysis of </w:t>
      </w:r>
      <w:r w:rsidR="00692C99">
        <w:rPr>
          <w:rStyle w:val="renderedqtext"/>
        </w:rPr>
        <w:t xml:space="preserve">the </w:t>
      </w:r>
      <w:r w:rsidR="00281B55" w:rsidRPr="00412B2D">
        <w:rPr>
          <w:rStyle w:val="renderedqtext"/>
        </w:rPr>
        <w:t xml:space="preserve">strength of soil, but the compression and tension are also important? </w:t>
      </w:r>
      <w:r w:rsidR="00281B55" w:rsidRPr="00412B2D">
        <w:t xml:space="preserve">First, what engineers usually understand about compression strength is indeed shear strength, which means, as </w:t>
      </w:r>
      <w:r w:rsidR="00692C99">
        <w:t xml:space="preserve">the </w:t>
      </w:r>
      <w:r w:rsidR="00281B55" w:rsidRPr="00412B2D">
        <w:t xml:space="preserve">soil is under confining stress and it is free to deform to the sides the failure will occur because of shear. Although, there is a consideration for </w:t>
      </w:r>
      <w:r w:rsidR="00412476">
        <w:t>engineers’</w:t>
      </w:r>
      <w:r w:rsidR="00281B55" w:rsidRPr="00412B2D">
        <w:t xml:space="preserve"> request and it's related with the settlement, when evaluating a soil, </w:t>
      </w:r>
      <w:r w:rsidR="00412476">
        <w:t>they</w:t>
      </w:r>
      <w:r w:rsidR="00281B55" w:rsidRPr="00412B2D">
        <w:t xml:space="preserve"> need to check </w:t>
      </w:r>
      <w:r w:rsidR="00486358" w:rsidRPr="00412B2D">
        <w:t>either the bearing capacity (shear) or</w:t>
      </w:r>
      <w:r w:rsidR="00281B55" w:rsidRPr="00412B2D">
        <w:t xml:space="preserve"> total settlement (punching, compression).  </w:t>
      </w:r>
      <w:r w:rsidR="00692C99">
        <w:t>O</w:t>
      </w:r>
      <w:r w:rsidR="00281B55" w:rsidRPr="00412B2D">
        <w:t xml:space="preserve">n the other hand, the tension is considered to be too low that </w:t>
      </w:r>
      <w:r w:rsidR="00412476">
        <w:t>engineers</w:t>
      </w:r>
      <w:r w:rsidR="00281B55" w:rsidRPr="00412B2D">
        <w:t xml:space="preserve"> do</w:t>
      </w:r>
      <w:r w:rsidR="00412476">
        <w:t xml:space="preserve"> not</w:t>
      </w:r>
      <w:r w:rsidR="00281B55" w:rsidRPr="00412B2D">
        <w:t xml:space="preserve"> take it into account, but it's important to consider this effect for the hydraulic fracturing of soil also </w:t>
      </w:r>
      <w:r w:rsidR="00692C99">
        <w:t>a</w:t>
      </w:r>
      <w:r w:rsidR="00281B55" w:rsidRPr="00412B2D">
        <w:t xml:space="preserve">n excavation in </w:t>
      </w:r>
      <w:proofErr w:type="spellStart"/>
      <w:r w:rsidR="00281B55" w:rsidRPr="00412B2D">
        <w:t>overconsolidated</w:t>
      </w:r>
      <w:proofErr w:type="spellEnd"/>
      <w:r w:rsidR="00281B55" w:rsidRPr="00412B2D">
        <w:t xml:space="preserve"> soils. Besides, </w:t>
      </w:r>
      <w:r w:rsidR="00E9468C" w:rsidRPr="00412B2D">
        <w:t>owing to</w:t>
      </w:r>
      <w:r w:rsidR="00281B55" w:rsidRPr="00412B2D">
        <w:t xml:space="preserve"> the </w:t>
      </w:r>
      <w:r w:rsidR="00E9468C" w:rsidRPr="00412B2D">
        <w:t>meshing</w:t>
      </w:r>
      <w:r w:rsidR="00281B55" w:rsidRPr="00412B2D">
        <w:t xml:space="preserve"> of the grains</w:t>
      </w:r>
      <w:r w:rsidR="00E9468C" w:rsidRPr="00412B2D">
        <w:t xml:space="preserve"> in consolidated soils</w:t>
      </w:r>
      <w:r w:rsidR="00281B55" w:rsidRPr="00412B2D">
        <w:t xml:space="preserve"> the structural resistance of the movement of the soil is </w:t>
      </w:r>
      <w:r w:rsidR="00E9468C" w:rsidRPr="00412B2D">
        <w:t>pivotal</w:t>
      </w:r>
      <w:r w:rsidR="00281B55" w:rsidRPr="00412B2D">
        <w:t>.</w:t>
      </w:r>
      <w:r w:rsidR="00E9468C" w:rsidRPr="00412B2D">
        <w:t xml:space="preserve"> </w:t>
      </w:r>
      <w:r w:rsidR="00E9468C" w:rsidRPr="00412B2D">
        <w:lastRenderedPageBreak/>
        <w:t>Besides,</w:t>
      </w:r>
      <w:r w:rsidR="00E0507A" w:rsidRPr="00412B2D">
        <w:t xml:space="preserve"> </w:t>
      </w:r>
      <w:r w:rsidR="00E0507A" w:rsidRPr="00412B2D">
        <w:fldChar w:fldCharType="begin"/>
      </w:r>
      <w:r w:rsidR="002A0F75" w:rsidRPr="00412B2D">
        <w:instrText xml:space="preserve"> ADDIN ZOTERO_ITEM CSL_CITATION {"citationID":"QKSfs0pY","properties":{"formattedCitation":"(Horv\\uc0\\u225{}th et al., 2000)","plainCitation":"(Horváth et al., 2000)","dontUpdate":true,"noteIndex":0},"citationItems":[{"id":1020,"uris":["http://zotero.org/users/local/jsvqEXt1/items/E4MSA69D"],"uri":["http://zotero.org/users/local/jsvqEXt1/items/E4MSA69D"],"itemData":{"id":1020,"type":"article-journal","title":"Characterization of trace element distributions in soils","container-title":"Microchemical journal","page":"53–56","volume":"67","issue":"1-3","source":"Google Scholar","author":[{"family":"Horváth","given":"T."},{"family":"Szilágyi","given":"V."},{"family":"Hartyáni","given":"Zs"}],"issued":{"date-parts":[["2000"]]}}}],"schema":"https://github.com/citation-style-language/schema/raw/master/csl-citation.json"} </w:instrText>
      </w:r>
      <w:r w:rsidR="00E0507A" w:rsidRPr="00412B2D">
        <w:fldChar w:fldCharType="separate"/>
      </w:r>
      <w:r w:rsidR="00E0507A" w:rsidRPr="00412B2D">
        <w:t>Horváth et al. (2000)</w:t>
      </w:r>
      <w:r w:rsidR="00E0507A" w:rsidRPr="00412B2D">
        <w:fldChar w:fldCharType="end"/>
      </w:r>
      <w:r w:rsidR="004A56FC" w:rsidRPr="00412B2D">
        <w:t xml:space="preserve"> delineated that</w:t>
      </w:r>
      <w:r w:rsidR="00E9468C" w:rsidRPr="00412B2D">
        <w:t xml:space="preserve"> the frictional resistance, that establishes when </w:t>
      </w:r>
      <w:r w:rsidR="00E111C5" w:rsidRPr="00412B2D">
        <w:t xml:space="preserve">individual </w:t>
      </w:r>
      <w:r w:rsidR="00E9468C" w:rsidRPr="00412B2D">
        <w:t>grains of the soils slide past each other, in another important component of consolidated soils.</w:t>
      </w:r>
      <w:r w:rsidR="00281B55" w:rsidRPr="00412B2D">
        <w:t xml:space="preserve"> These are the factors that influence the strength properties which are related to the shear forc</w:t>
      </w:r>
      <w:r w:rsidR="00E9468C" w:rsidRPr="00412B2D">
        <w:t xml:space="preserve">e, </w:t>
      </w:r>
      <w:r w:rsidR="00281B55" w:rsidRPr="00412B2D">
        <w:t>hence in the analysis of soil strength</w:t>
      </w:r>
      <w:r w:rsidR="00692C99">
        <w:t>,</w:t>
      </w:r>
      <w:r w:rsidR="00281B55" w:rsidRPr="00412B2D">
        <w:t xml:space="preserve"> we give much importance to shear strength along with comp n tension. In </w:t>
      </w:r>
      <w:r w:rsidR="00692C99">
        <w:t xml:space="preserve">the </w:t>
      </w:r>
      <w:r w:rsidR="00281B55" w:rsidRPr="00412B2D">
        <w:t>design of embankment and soil structure shear strength plays an important role. T=c + sigma tan(pi) where c and pi are shear parameters.</w:t>
      </w:r>
      <w:r w:rsidR="004C71F8" w:rsidRPr="00412B2D">
        <w:t xml:space="preserve"> Foundation design should be checked for bearing capacity of soil based on at least the following two parameters:</w:t>
      </w:r>
    </w:p>
    <w:p w14:paraId="706FB789" w14:textId="77777777" w:rsidR="004C71F8" w:rsidRPr="00412B2D" w:rsidRDefault="004C71F8" w:rsidP="00412B2D">
      <w:pPr>
        <w:numPr>
          <w:ilvl w:val="0"/>
          <w:numId w:val="11"/>
        </w:numPr>
        <w:spacing w:line="480" w:lineRule="auto"/>
        <w:ind w:left="480" w:right="480"/>
      </w:pPr>
      <w:r w:rsidRPr="00412B2D">
        <w:t>Bearing Capacity based on shear strength of soil</w:t>
      </w:r>
    </w:p>
    <w:p w14:paraId="08E0FFD4" w14:textId="77777777" w:rsidR="004C71F8" w:rsidRPr="00412B2D" w:rsidRDefault="004C71F8" w:rsidP="00412B2D">
      <w:pPr>
        <w:numPr>
          <w:ilvl w:val="0"/>
          <w:numId w:val="11"/>
        </w:numPr>
        <w:spacing w:line="480" w:lineRule="auto"/>
        <w:ind w:left="480" w:right="480"/>
      </w:pPr>
      <w:r w:rsidRPr="00412B2D">
        <w:t>Bearing Capacity based on Settlement of foundation (elastic + consolidation)</w:t>
      </w:r>
    </w:p>
    <w:p w14:paraId="3AC321A3" w14:textId="34566873" w:rsidR="004C71F8" w:rsidRPr="00412B2D" w:rsidRDefault="004C71F8" w:rsidP="00412B2D">
      <w:pPr>
        <w:pStyle w:val="uiqtextpara"/>
        <w:spacing w:before="0" w:beforeAutospacing="0" w:line="480" w:lineRule="auto"/>
      </w:pPr>
      <w:r w:rsidRPr="00412B2D">
        <w:t xml:space="preserve">The bearing capacity of soil will be lesser of the above two figures. </w:t>
      </w:r>
      <w:r w:rsidR="00412476">
        <w:t>engineers</w:t>
      </w:r>
      <w:r w:rsidRPr="00412B2D">
        <w:t xml:space="preserve"> will find that the second term will usually govern.</w:t>
      </w:r>
    </w:p>
    <w:p w14:paraId="2D1078BE" w14:textId="7F67D92F" w:rsidR="00E0507A" w:rsidRPr="00412B2D" w:rsidRDefault="00D90222" w:rsidP="00412B2D">
      <w:pPr>
        <w:pStyle w:val="uiqtextpara"/>
        <w:spacing w:line="480" w:lineRule="auto"/>
      </w:pPr>
      <w:r w:rsidRPr="00412B2D">
        <w:tab/>
        <w:t>The importance of confining pressure in unconfined compressive strength UCS cannot be downplayed.</w:t>
      </w:r>
      <w:r w:rsidR="00124870" w:rsidRPr="00412B2D">
        <w:t xml:space="preserve"> </w:t>
      </w:r>
      <w:r w:rsidR="00E0507A" w:rsidRPr="00412B2D">
        <w:t>Vertical stress, overburden stress also referred to as overburden pressure is the burden exerted on a soil layer by the upper deposits on the top of it. This vertical stress can result in errors or miscalculation in the CPT measurements, resulting in the need for improvement factors in deeper tests depths and pulverized or soft soils. Nevertheless, overburden pressure is also valuable in evaluating the mechanical properties of soil</w:t>
      </w:r>
      <w:r w:rsidR="00D90373" w:rsidRPr="00412B2D">
        <w:t xml:space="preserve"> </w:t>
      </w:r>
      <w:r w:rsidR="00D90373" w:rsidRPr="00412B2D">
        <w:fldChar w:fldCharType="begin"/>
      </w:r>
      <w:r w:rsidR="00D90373" w:rsidRPr="00412B2D">
        <w:instrText xml:space="preserve"> ADDIN ZOTERO_ITEM CSL_CITATION {"citationID":"V8CeasZi","properties":{"formattedCitation":"(Sridharan and Sivapullaiah, 2005)","plainCitation":"(Sridharan and Sivapullaiah, 2005)","noteIndex":0},"citationItems":[{"id":1023,"uris":["http://zotero.org/users/local/jsvqEXt1/items/GHAYVUYZ"],"uri":["http://zotero.org/users/local/jsvqEXt1/items/GHAYVUYZ"],"itemData":{"id":1023,"type":"article-journal","title":"Mini compaction test apparatus for fine grained soils","container-title":"Geotechnical Testing Journal","page":"240–246","volume":"28","issue":"3","source":"Google Scholar","author":[{"family":"Sridharan","given":"Asuri"},{"family":"Sivapullaiah","given":"Puvvadi Venkata"}],"issued":{"date-parts":[["2005"]]}}}],"schema":"https://github.com/citation-style-language/schema/raw/master/csl-citation.json"} </w:instrText>
      </w:r>
      <w:r w:rsidR="00D90373" w:rsidRPr="00412B2D">
        <w:fldChar w:fldCharType="separate"/>
      </w:r>
      <w:r w:rsidR="00D90373" w:rsidRPr="00412B2D">
        <w:t>(Sridharan and Sivapullaiah, 2005)</w:t>
      </w:r>
      <w:r w:rsidR="00D90373" w:rsidRPr="00412B2D">
        <w:fldChar w:fldCharType="end"/>
      </w:r>
      <w:r w:rsidR="00E0507A" w:rsidRPr="00412B2D">
        <w:t xml:space="preserve">. The impact of overburden pressure CPT testing can be examined from the discussion below. The formula for overburden stress is given by: </w:t>
      </w:r>
    </w:p>
    <w:p w14:paraId="0BF25093" w14:textId="6A09DF8F" w:rsidR="00E0507A" w:rsidRPr="00412B2D" w:rsidRDefault="00E0507A" w:rsidP="00412B2D">
      <w:pPr>
        <w:pStyle w:val="uiqtextpara"/>
        <w:spacing w:line="480" w:lineRule="auto"/>
      </w:pPr>
      <w:r w:rsidRPr="00412B2D">
        <w:rPr>
          <w:noProof/>
        </w:rPr>
        <w:lastRenderedPageBreak/>
        <w:drawing>
          <wp:inline distT="0" distB="0" distL="0" distR="0" wp14:anchorId="17D25338" wp14:editId="779644B9">
            <wp:extent cx="971550" cy="485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1550" cy="485775"/>
                    </a:xfrm>
                    <a:prstGeom prst="rect">
                      <a:avLst/>
                    </a:prstGeom>
                    <a:noFill/>
                    <a:ln>
                      <a:noFill/>
                    </a:ln>
                  </pic:spPr>
                </pic:pic>
              </a:graphicData>
            </a:graphic>
          </wp:inline>
        </w:drawing>
      </w:r>
    </w:p>
    <w:p w14:paraId="6BF4E577" w14:textId="77777777" w:rsidR="00E0507A" w:rsidRPr="00412B2D" w:rsidRDefault="00E0507A" w:rsidP="00412B2D">
      <w:pPr>
        <w:pStyle w:val="uiqtextpara"/>
        <w:spacing w:line="480" w:lineRule="auto"/>
      </w:pPr>
      <w:r w:rsidRPr="00412B2D">
        <w:t>Where;</w:t>
      </w:r>
    </w:p>
    <w:p w14:paraId="2D1406C5" w14:textId="77777777" w:rsidR="00E0507A" w:rsidRPr="00412B2D" w:rsidRDefault="00E0507A" w:rsidP="00412B2D">
      <w:pPr>
        <w:pStyle w:val="uiqtextpara"/>
        <w:spacing w:line="480" w:lineRule="auto"/>
      </w:pPr>
      <w:proofErr w:type="spellStart"/>
      <w:r w:rsidRPr="00412B2D">
        <w:t>σvo</w:t>
      </w:r>
      <w:proofErr w:type="spellEnd"/>
      <w:r w:rsidRPr="00412B2D">
        <w:t xml:space="preserve"> = overburden stress</w:t>
      </w:r>
    </w:p>
    <w:p w14:paraId="74549173" w14:textId="77777777" w:rsidR="00E0507A" w:rsidRPr="00412B2D" w:rsidRDefault="00E0507A" w:rsidP="00412B2D">
      <w:pPr>
        <w:pStyle w:val="uiqtextpara"/>
        <w:spacing w:line="480" w:lineRule="auto"/>
      </w:pPr>
      <w:proofErr w:type="spellStart"/>
      <w:r w:rsidRPr="00412B2D">
        <w:t>ɤi</w:t>
      </w:r>
      <w:proofErr w:type="spellEnd"/>
      <w:r w:rsidRPr="00412B2D">
        <w:t xml:space="preserve"> = in situ density of soil layer</w:t>
      </w:r>
    </w:p>
    <w:p w14:paraId="6B5CD978" w14:textId="77777777" w:rsidR="00E0507A" w:rsidRPr="00412B2D" w:rsidRDefault="00E0507A" w:rsidP="00412B2D">
      <w:pPr>
        <w:pStyle w:val="uiqtextpara"/>
        <w:spacing w:line="480" w:lineRule="auto"/>
      </w:pPr>
      <w:r w:rsidRPr="00412B2D">
        <w:t>hi = height of soil layer</w:t>
      </w:r>
    </w:p>
    <w:p w14:paraId="640FB1A0" w14:textId="77777777" w:rsidR="00E0507A" w:rsidRPr="00412B2D" w:rsidRDefault="00E0507A" w:rsidP="00412B2D">
      <w:pPr>
        <w:pStyle w:val="uiqtextpara"/>
        <w:spacing w:line="480" w:lineRule="auto"/>
      </w:pPr>
      <w:r w:rsidRPr="00412B2D">
        <w:t xml:space="preserve">This means that for every layer of soil, the density of the layer is multiplied by its height and the weights obtained as a result are added together till the burden at the preferred depth is recognized. In reality, it is generally not possible to know the precise density and height of soil layers at the test site, therefore, a regular density depending on the known geology of the area has to be determined. </w:t>
      </w:r>
    </w:p>
    <w:p w14:paraId="491E29A8" w14:textId="77777777" w:rsidR="00E0507A" w:rsidRPr="00412B2D" w:rsidRDefault="00E0507A" w:rsidP="00412B2D">
      <w:pPr>
        <w:pStyle w:val="uiqtextpara"/>
        <w:spacing w:line="480" w:lineRule="auto"/>
        <w:ind w:firstLine="720"/>
      </w:pPr>
      <w:r w:rsidRPr="00412B2D">
        <w:t xml:space="preserve">With the increase in depth and rising overburden pressure, CPT measurements of pore pressure, tip resistance, and sleeve friction also have a tendency to rise. This impact can be clearly perceived at right in the graph. Owing to this fact, overburden stress is rectified in determining the standardized tip resistance and standardized friction ratio to make sure the consistency in data, and it is imperative to use these parameters in pulverized or soft soils and deep tests. </w:t>
      </w:r>
    </w:p>
    <w:p w14:paraId="2530E667" w14:textId="77777777" w:rsidR="00E0507A" w:rsidRPr="00412B2D" w:rsidRDefault="00E0507A" w:rsidP="00412B2D">
      <w:pPr>
        <w:pStyle w:val="uiqtextpara"/>
        <w:spacing w:line="480" w:lineRule="auto"/>
      </w:pPr>
      <w:r w:rsidRPr="00412B2D">
        <w:t xml:space="preserve">Moreover, to standardized CPT parameters, overburden stress enables one to compute the following engineering parameters: </w:t>
      </w:r>
    </w:p>
    <w:p w14:paraId="7FB3E6F1" w14:textId="77777777" w:rsidR="00E0507A" w:rsidRPr="00412B2D" w:rsidRDefault="00E0507A" w:rsidP="00412B2D">
      <w:pPr>
        <w:pStyle w:val="uiqtextpara"/>
        <w:numPr>
          <w:ilvl w:val="0"/>
          <w:numId w:val="14"/>
        </w:numPr>
        <w:spacing w:line="480" w:lineRule="auto"/>
      </w:pPr>
      <w:r w:rsidRPr="00412B2D">
        <w:lastRenderedPageBreak/>
        <w:t xml:space="preserve">Effective overburden stress: This is also referred to as effective stress on soil skeleton and this stress can be computed by deducting the pore pressure from the overburden pressure. </w:t>
      </w:r>
    </w:p>
    <w:p w14:paraId="0BAE2FF3" w14:textId="444974F6" w:rsidR="00E0507A" w:rsidRPr="00412B2D" w:rsidRDefault="00E0507A" w:rsidP="00412B2D">
      <w:pPr>
        <w:pStyle w:val="uiqtextpara"/>
        <w:numPr>
          <w:ilvl w:val="0"/>
          <w:numId w:val="14"/>
        </w:numPr>
        <w:spacing w:line="480" w:lineRule="auto"/>
      </w:pPr>
      <w:r w:rsidRPr="00412B2D">
        <w:t xml:space="preserve">Over consolidation ratio: This is the ratio of previous maximum effective overburden stress to the current effective overburden stress. (Consolidation speaks of the process that reduces the soil in its volume.) Normally consolidated soil is presently below its extreme effective overburden stress and has an OCR of 1. Over consolidated soil is the one that has </w:t>
      </w:r>
      <w:proofErr w:type="spellStart"/>
      <w:r w:rsidRPr="00412B2D">
        <w:t>practi</w:t>
      </w:r>
      <w:r w:rsidR="00692C99">
        <w:t>s</w:t>
      </w:r>
      <w:r w:rsidRPr="00412B2D">
        <w:t>ed</w:t>
      </w:r>
      <w:proofErr w:type="spellEnd"/>
      <w:r w:rsidRPr="00412B2D">
        <w:t xml:space="preserve"> a greater pressure at least once (for instance, if it was one time below a glacier) and it also has a higher OCR. This previous maximum pressure is denoted as reconsolidation pressure. It is also worth mentioning that OCR is defined in a different way for aged or cemented soils. </w:t>
      </w:r>
    </w:p>
    <w:p w14:paraId="34723028" w14:textId="77777777" w:rsidR="00E0507A" w:rsidRPr="00412B2D" w:rsidRDefault="00E0507A" w:rsidP="00412B2D">
      <w:pPr>
        <w:pStyle w:val="uiqtextpara"/>
        <w:spacing w:line="480" w:lineRule="auto"/>
      </w:pPr>
      <w:r w:rsidRPr="00412B2D">
        <w:t>The OCR is normally computed in a CPT test, depending on the ratio of the excess additional pore pressure (∆u) and the overburden stress:</w:t>
      </w:r>
    </w:p>
    <w:p w14:paraId="1BAE2ED3" w14:textId="77777777" w:rsidR="00E0507A" w:rsidRPr="00412B2D" w:rsidRDefault="00E0507A" w:rsidP="00412B2D">
      <w:pPr>
        <w:pStyle w:val="uiqtextpara"/>
        <w:spacing w:line="480" w:lineRule="auto"/>
      </w:pPr>
      <w:proofErr w:type="spellStart"/>
      <w:r w:rsidRPr="00412B2D">
        <w:t>σ’vo</w:t>
      </w:r>
      <w:proofErr w:type="spellEnd"/>
      <w:r w:rsidRPr="00412B2D">
        <w:t xml:space="preserve"> = effective overburden stress</w:t>
      </w:r>
    </w:p>
    <w:p w14:paraId="0447024A" w14:textId="77777777" w:rsidR="00E0507A" w:rsidRPr="00412B2D" w:rsidRDefault="00E0507A" w:rsidP="00412B2D">
      <w:pPr>
        <w:pStyle w:val="uiqtextpara"/>
        <w:spacing w:line="480" w:lineRule="auto"/>
      </w:pPr>
      <w:r w:rsidRPr="00412B2D">
        <w:t xml:space="preserve">∆u = excess pore pressure </w:t>
      </w:r>
    </w:p>
    <w:p w14:paraId="0BA1749C" w14:textId="287E13AB" w:rsidR="00D90222" w:rsidRPr="00412B2D" w:rsidRDefault="00E0507A" w:rsidP="00412B2D">
      <w:pPr>
        <w:pStyle w:val="uiqtextpara"/>
        <w:spacing w:line="480" w:lineRule="auto"/>
      </w:pPr>
      <w:r w:rsidRPr="00412B2D">
        <w:t>(This pressure can be defined as the temporary increase in pore pressure when the CPT cone is moved forward). Overburden pressure or Vertical stress is also imperative in defining the liquefaction potential of soil and its shear strength as well</w:t>
      </w:r>
      <w:r w:rsidR="00D90373" w:rsidRPr="00412B2D">
        <w:t xml:space="preserve"> </w:t>
      </w:r>
      <w:r w:rsidR="00D90373" w:rsidRPr="00412B2D">
        <w:fldChar w:fldCharType="begin"/>
      </w:r>
      <w:r w:rsidR="00D90373" w:rsidRPr="00412B2D">
        <w:instrText xml:space="preserve"> ADDIN ZOTERO_ITEM CSL_CITATION {"citationID":"kco6mZeU","properties":{"formattedCitation":"(Sridharan and Sivapullaiah, 2005)","plainCitation":"(Sridharan and Sivapullaiah, 2005)","noteIndex":0},"citationItems":[{"id":1023,"uris":["http://zotero.org/users/local/jsvqEXt1/items/GHAYVUYZ"],"uri":["http://zotero.org/users/local/jsvqEXt1/items/GHAYVUYZ"],"itemData":{"id":1023,"type":"article-journal","title":"Mini compaction test apparatus for fine grained soils","container-title":"Geotechnical Testing Journal","page":"240–246","volume":"28","issue":"3","source":"Google Scholar","author":[{"family":"Sridharan","given":"Asuri"},{"family":"Sivapullaiah","given":"Puvvadi Venkata"}],"issued":{"date-parts":[["2005"]]}}}],"schema":"https://github.com/citation-style-language/schema/raw/master/csl-citation.json"} </w:instrText>
      </w:r>
      <w:r w:rsidR="00D90373" w:rsidRPr="00412B2D">
        <w:fldChar w:fldCharType="separate"/>
      </w:r>
      <w:r w:rsidR="00D90373" w:rsidRPr="00412B2D">
        <w:t>(Sridharan and Sivapullaiah, 2005)</w:t>
      </w:r>
      <w:r w:rsidR="00D90373" w:rsidRPr="00412B2D">
        <w:fldChar w:fldCharType="end"/>
      </w:r>
      <w:r w:rsidRPr="00412B2D">
        <w:t>. Hence, these subjects are worthy of thorough treatment.</w:t>
      </w:r>
    </w:p>
    <w:p w14:paraId="3ACA7D72" w14:textId="51D5FFFF" w:rsidR="00040581" w:rsidRPr="00412B2D" w:rsidRDefault="00040581" w:rsidP="00412B2D">
      <w:pPr>
        <w:pStyle w:val="Heading1"/>
      </w:pPr>
      <w:r w:rsidRPr="00412B2D">
        <w:t>Optimum Moisture Content of Soil and Dry Unit Weight</w:t>
      </w:r>
    </w:p>
    <w:p w14:paraId="105F14C4" w14:textId="0E1F64D0" w:rsidR="00B5580E" w:rsidRPr="00412B2D" w:rsidRDefault="00792713" w:rsidP="00412B2D">
      <w:pPr>
        <w:pStyle w:val="uiqtextpara"/>
        <w:spacing w:before="0" w:beforeAutospacing="0" w:after="240" w:afterAutospacing="0" w:line="480" w:lineRule="auto"/>
        <w:ind w:firstLine="720"/>
      </w:pPr>
      <w:r w:rsidRPr="00412B2D">
        <w:lastRenderedPageBreak/>
        <w:t xml:space="preserve">The optimum moisture content of </w:t>
      </w:r>
      <w:r w:rsidR="00692C99">
        <w:t xml:space="preserve">the </w:t>
      </w:r>
      <w:r w:rsidRPr="00412B2D">
        <w:t>soil is the amount of water present in the soil for attaining maximum dry unit weight following the compaction of the soil. There will not be any void in the soil after attaining maximum dry unit weight. The test called as Proctor compaction test (PCT)</w:t>
      </w:r>
      <w:r w:rsidRPr="00412B2D">
        <w:rPr>
          <w:i/>
          <w:iCs/>
        </w:rPr>
        <w:t> </w:t>
      </w:r>
      <w:r w:rsidRPr="00412B2D">
        <w:t xml:space="preserve">determines the optimum moisture content, besides, any given type of soil will achieve maximum dry density when the moisture content in the soil is in </w:t>
      </w:r>
      <w:r w:rsidR="00692C99">
        <w:t xml:space="preserve">an </w:t>
      </w:r>
      <w:r w:rsidRPr="00412B2D">
        <w:t xml:space="preserve">optimal range. Maximum dry density and </w:t>
      </w:r>
      <w:r w:rsidR="00692C99">
        <w:t>o</w:t>
      </w:r>
      <w:r w:rsidRPr="00412B2D">
        <w:t xml:space="preserve">ptimum moisture content of the soil are of great importance in terms of usage of the soil. Optimum moisture content and maximum dry density; both are pivotal in case of compaction test on </w:t>
      </w:r>
      <w:r w:rsidR="00692C99">
        <w:t xml:space="preserve">the </w:t>
      </w:r>
      <w:r w:rsidRPr="00412B2D">
        <w:t>construction site. Compaction on site is to determine how m</w:t>
      </w:r>
      <w:r w:rsidR="00692C99">
        <w:t>any rollers</w:t>
      </w:r>
      <w:r w:rsidRPr="00412B2D">
        <w:t xml:space="preserve"> should</w:t>
      </w:r>
      <w:r w:rsidR="00692C99">
        <w:t xml:space="preserve"> be</w:t>
      </w:r>
      <w:r w:rsidRPr="00412B2D">
        <w:t xml:space="preserve"> use</w:t>
      </w:r>
      <w:r w:rsidR="00692C99">
        <w:t>d</w:t>
      </w:r>
      <w:r w:rsidRPr="00412B2D">
        <w:t xml:space="preserve"> (3Layers 25blow) and much water to be sprinkle</w:t>
      </w:r>
      <w:r w:rsidR="00692C99">
        <w:t>d</w:t>
      </w:r>
      <w:r w:rsidRPr="00412B2D">
        <w:t xml:space="preserve"> (OMC) to attain maximum denseness of soil (MDD) while in actual compaction practice. Besides, they are part of the techniques used to reach maximum grade and subgrade compaction in highways. </w:t>
      </w:r>
      <w:r w:rsidR="000519C2">
        <w:t>The maximum dry of soil is require</w:t>
      </w:r>
      <w:r w:rsidR="00EB2D69">
        <w:t>d</w:t>
      </w:r>
      <w:r w:rsidR="000519C2">
        <w:t xml:space="preserve"> to have larger bearing capacity</w:t>
      </w:r>
      <w:r w:rsidRPr="00412B2D">
        <w:t xml:space="preserve"> After reaching maximum density with the optimum moisture content, and there exists a test to find if the percentage of the maximum dry density has been reached.</w:t>
      </w:r>
    </w:p>
    <w:p w14:paraId="4F62DAFC" w14:textId="05893EC9" w:rsidR="00AD63B8" w:rsidRPr="00412B2D" w:rsidRDefault="00426BD7" w:rsidP="00412B2D">
      <w:pPr>
        <w:pStyle w:val="uiqtextpara"/>
        <w:spacing w:before="0" w:beforeAutospacing="0" w:after="240" w:afterAutospacing="0" w:line="480" w:lineRule="auto"/>
        <w:ind w:firstLine="720"/>
      </w:pPr>
      <w:r w:rsidRPr="00412B2D">
        <w:fldChar w:fldCharType="begin"/>
      </w:r>
      <w:r w:rsidRPr="00412B2D">
        <w:instrText xml:space="preserve"> ADDIN ZOTERO_ITEM CSL_CITATION {"citationID":"EyIn2nXh","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Pr="00412B2D">
        <w:fldChar w:fldCharType="separate"/>
      </w:r>
      <w:r w:rsidRPr="00412B2D">
        <w:t>Hossein Alavi et al. (2010)</w:t>
      </w:r>
      <w:r w:rsidRPr="00412B2D">
        <w:fldChar w:fldCharType="end"/>
      </w:r>
      <w:r w:rsidRPr="00412B2D">
        <w:t xml:space="preserve"> </w:t>
      </w:r>
      <w:r w:rsidR="00B5580E" w:rsidRPr="00412B2D">
        <w:t xml:space="preserve">predicted </w:t>
      </w:r>
      <w:r w:rsidR="00692C99">
        <w:t xml:space="preserve">an </w:t>
      </w:r>
      <w:r w:rsidR="00B5580E" w:rsidRPr="00412B2D">
        <w:t xml:space="preserve">optimum amount of moisture and maximum dry density in </w:t>
      </w:r>
      <w:r w:rsidR="00692C99">
        <w:t xml:space="preserve">the </w:t>
      </w:r>
      <w:r w:rsidR="00B5580E" w:rsidRPr="00412B2D">
        <w:t xml:space="preserve">soil- stabilizer mix of soil by using artificial neural networks (ANNs). They used </w:t>
      </w:r>
      <w:r w:rsidR="00692C99">
        <w:t xml:space="preserve">a </w:t>
      </w:r>
      <w:r w:rsidR="00B5580E" w:rsidRPr="00412B2D">
        <w:t>multilayer perception that is considered one of the most commonly used ANN architecture.</w:t>
      </w:r>
      <w:r w:rsidR="00B34D2B" w:rsidRPr="00412B2D">
        <w:t xml:space="preserve"> ANN build</w:t>
      </w:r>
      <w:r w:rsidR="00A768FD" w:rsidRPr="00412B2D">
        <w:t xml:space="preserve">s </w:t>
      </w:r>
      <w:r w:rsidR="00692C99">
        <w:t xml:space="preserve">the </w:t>
      </w:r>
      <w:r w:rsidR="00A768FD" w:rsidRPr="00412B2D">
        <w:t xml:space="preserve">most precise and all-inclusive models concerning maximum dry density and optimum moisture content of </w:t>
      </w:r>
      <w:r w:rsidR="00692C99">
        <w:t xml:space="preserve">the </w:t>
      </w:r>
      <w:r w:rsidR="00A768FD" w:rsidRPr="00412B2D">
        <w:t>soil.</w:t>
      </w:r>
      <w:r w:rsidR="001D1244" w:rsidRPr="00412B2D">
        <w:t xml:space="preserve"> The models that ANN constructs are related to the properties of natural soil such as linear shrinkage, plasticity, the quantity and type of additives used for stabilization, and particle-size distribution.</w:t>
      </w:r>
      <w:r w:rsidR="001B20D1" w:rsidRPr="00412B2D">
        <w:t xml:space="preserve"> </w:t>
      </w:r>
      <w:r w:rsidRPr="00412B2D">
        <w:fldChar w:fldCharType="begin"/>
      </w:r>
      <w:r w:rsidRPr="00412B2D">
        <w:instrText xml:space="preserve"> ADDIN ZOTERO_ITEM CSL_CITATION {"citationID":"OXoEgNgJ","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Pr="00412B2D">
        <w:fldChar w:fldCharType="separate"/>
      </w:r>
      <w:r w:rsidRPr="00412B2D">
        <w:t>Hossein Alavi et al.</w:t>
      </w:r>
      <w:r w:rsidR="00CF2BDA" w:rsidRPr="00412B2D">
        <w:t xml:space="preserve"> </w:t>
      </w:r>
      <w:r w:rsidRPr="00412B2D">
        <w:t>(2010)</w:t>
      </w:r>
      <w:r w:rsidRPr="00412B2D">
        <w:fldChar w:fldCharType="end"/>
      </w:r>
      <w:r w:rsidR="00CF2BDA" w:rsidRPr="00412B2D">
        <w:t xml:space="preserve"> </w:t>
      </w:r>
      <w:r w:rsidR="001B20D1" w:rsidRPr="00412B2D">
        <w:t xml:space="preserve">built five models of ANN architecture by taking </w:t>
      </w:r>
      <w:r w:rsidR="001B20D1" w:rsidRPr="00412B2D">
        <w:lastRenderedPageBreak/>
        <w:t>combining and taking input from different parameters.</w:t>
      </w:r>
      <w:r w:rsidR="00672540" w:rsidRPr="00412B2D">
        <w:t xml:space="preserve"> Two of the five models projected maximum dry density and optimum moisture content separately, however, </w:t>
      </w:r>
      <w:r w:rsidR="00692C99">
        <w:t xml:space="preserve">the </w:t>
      </w:r>
      <w:r w:rsidR="00672540" w:rsidRPr="00412B2D">
        <w:t xml:space="preserve">remaining three used input parameters that were </w:t>
      </w:r>
      <w:r w:rsidR="00A7697A" w:rsidRPr="00412B2D">
        <w:t>potentially</w:t>
      </w:r>
      <w:r w:rsidR="00672540" w:rsidRPr="00412B2D">
        <w:t xml:space="preserve"> influential and </w:t>
      </w:r>
      <w:r w:rsidR="00A7697A" w:rsidRPr="00412B2D">
        <w:t xml:space="preserve">yielded multiple outputs. </w:t>
      </w:r>
    </w:p>
    <w:p w14:paraId="771F1D3C" w14:textId="52D68C60" w:rsidR="00547EA2" w:rsidRPr="00412B2D" w:rsidRDefault="00A7697A" w:rsidP="00412B2D">
      <w:pPr>
        <w:pStyle w:val="uiqtextpara"/>
        <w:spacing w:before="0" w:beforeAutospacing="0" w:after="240" w:afterAutospacing="0" w:line="480" w:lineRule="auto"/>
        <w:ind w:firstLine="720"/>
      </w:pPr>
      <w:r w:rsidRPr="00412B2D">
        <w:t>The calculation of various models of relative-importance values of several inputs determined the importance of each variable related to optimum moist</w:t>
      </w:r>
      <w:r w:rsidR="000C33CC" w:rsidRPr="00412B2D">
        <w:t>u</w:t>
      </w:r>
      <w:r w:rsidRPr="00412B2D">
        <w:t>re content and maximum dry density.</w:t>
      </w:r>
      <w:r w:rsidR="00291AF3" w:rsidRPr="00412B2D">
        <w:t xml:space="preserve"> Garson’s algorithm inferred the most relevant input </w:t>
      </w:r>
      <w:r w:rsidR="000F795C" w:rsidRPr="00412B2D">
        <w:t>parameters</w:t>
      </w:r>
      <w:r w:rsidR="00291AF3" w:rsidRPr="00412B2D">
        <w:t xml:space="preserve"> and carried out modifications in ANN models separately that were developed for optimum moisture content and maximum dry density.</w:t>
      </w:r>
      <w:r w:rsidR="00824361" w:rsidRPr="00412B2D">
        <w:t xml:space="preserve"> The modifications in ANN models intro</w:t>
      </w:r>
      <w:r w:rsidR="00217DDD" w:rsidRPr="00412B2D">
        <w:t>du</w:t>
      </w:r>
      <w:r w:rsidR="00824361" w:rsidRPr="00412B2D">
        <w:t xml:space="preserve">ced </w:t>
      </w:r>
      <w:r w:rsidR="00692C99">
        <w:t xml:space="preserve">an </w:t>
      </w:r>
      <w:r w:rsidR="00824361" w:rsidRPr="00412B2D">
        <w:t>explicit formulation of optimum moisture content and maximum dry density.</w:t>
      </w:r>
      <w:r w:rsidR="00217DDD" w:rsidRPr="00412B2D">
        <w:t xml:space="preserve"> </w:t>
      </w:r>
      <w:r w:rsidR="00CF2BDA" w:rsidRPr="00412B2D">
        <w:fldChar w:fldCharType="begin"/>
      </w:r>
      <w:r w:rsidR="00CF2BDA" w:rsidRPr="00412B2D">
        <w:instrText xml:space="preserve"> ADDIN ZOTERO_ITEM CSL_CITATION {"citationID":"Z3Hzq0DN","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CF2BDA" w:rsidRPr="00412B2D">
        <w:fldChar w:fldCharType="separate"/>
      </w:r>
      <w:r w:rsidR="00CF2BDA" w:rsidRPr="00412B2D">
        <w:t>Hossein Alavi et al. (2010)</w:t>
      </w:r>
      <w:r w:rsidR="00CF2BDA" w:rsidRPr="00412B2D">
        <w:fldChar w:fldCharType="end"/>
      </w:r>
      <w:r w:rsidR="00217DDD" w:rsidRPr="00412B2D">
        <w:t xml:space="preserve"> also conducted a parametric study for the evaluation of </w:t>
      </w:r>
      <w:r w:rsidR="00692C99">
        <w:t xml:space="preserve">the </w:t>
      </w:r>
      <w:r w:rsidR="00217DDD" w:rsidRPr="00412B2D">
        <w:t>sensitivity of optimum moisture content and maximum dry density</w:t>
      </w:r>
      <w:r w:rsidR="00F3283E" w:rsidRPr="00412B2D">
        <w:t>. The parametric study owed changes in the input parameters that were most influential.</w:t>
      </w:r>
      <w:r w:rsidR="000378AE" w:rsidRPr="00412B2D">
        <w:t xml:space="preserve"> As far </w:t>
      </w:r>
      <w:r w:rsidR="00EF3DDA" w:rsidRPr="00412B2D">
        <w:t>training</w:t>
      </w:r>
      <w:r w:rsidR="000378AE" w:rsidRPr="00412B2D">
        <w:t xml:space="preserve"> and testing of the prediction models </w:t>
      </w:r>
      <w:r w:rsidR="00692C99">
        <w:t>are</w:t>
      </w:r>
      <w:r w:rsidR="000378AE" w:rsidRPr="00412B2D">
        <w:t xml:space="preserve"> concerned</w:t>
      </w:r>
      <w:r w:rsidR="002C527D" w:rsidRPr="00412B2D">
        <w:t>,</w:t>
      </w:r>
      <w:r w:rsidR="000378AE" w:rsidRPr="00412B2D">
        <w:t xml:space="preserve"> </w:t>
      </w:r>
      <w:r w:rsidR="00692C99" w:rsidRPr="00412B2D">
        <w:fldChar w:fldCharType="begin"/>
      </w:r>
      <w:r w:rsidR="00692C99" w:rsidRPr="00412B2D">
        <w:instrText xml:space="preserve"> ADDIN ZOTERO_ITEM CSL_CITATION {"citationID":"Z3Hzq0DN","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692C99" w:rsidRPr="00412B2D">
        <w:fldChar w:fldCharType="separate"/>
      </w:r>
      <w:r w:rsidR="00692C99" w:rsidRPr="00412B2D">
        <w:t>Hossein Alavi et al. (2010)</w:t>
      </w:r>
      <w:r w:rsidR="00692C99" w:rsidRPr="00412B2D">
        <w:fldChar w:fldCharType="end"/>
      </w:r>
      <w:r w:rsidR="00692C99">
        <w:t xml:space="preserve"> </w:t>
      </w:r>
      <w:r w:rsidR="002C527D" w:rsidRPr="00412B2D">
        <w:t>used</w:t>
      </w:r>
      <w:r w:rsidR="000378AE" w:rsidRPr="00412B2D">
        <w:t xml:space="preserve"> </w:t>
      </w:r>
      <w:r w:rsidR="00692C99">
        <w:t xml:space="preserve">a </w:t>
      </w:r>
      <w:r w:rsidR="002C527D" w:rsidRPr="00412B2D">
        <w:t>comprehensive set of information that included many soil types.</w:t>
      </w:r>
      <w:r w:rsidR="00EF3DDA" w:rsidRPr="00412B2D">
        <w:t xml:space="preserve"> The comprehensive information was found from the formerly available test results of soil stabilization. </w:t>
      </w:r>
      <w:r w:rsidR="00692C99" w:rsidRPr="00412B2D">
        <w:fldChar w:fldCharType="begin"/>
      </w:r>
      <w:r w:rsidR="00692C99" w:rsidRPr="00412B2D">
        <w:instrText xml:space="preserve"> ADDIN ZOTERO_ITEM CSL_CITATION {"citationID":"Z3Hzq0DN","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692C99" w:rsidRPr="00412B2D">
        <w:fldChar w:fldCharType="separate"/>
      </w:r>
      <w:r w:rsidR="00692C99" w:rsidRPr="00412B2D">
        <w:t>Hossein Alavi et al. (2010)</w:t>
      </w:r>
      <w:r w:rsidR="00692C99" w:rsidRPr="00412B2D">
        <w:fldChar w:fldCharType="end"/>
      </w:r>
      <w:r w:rsidR="00692C99">
        <w:t xml:space="preserve"> </w:t>
      </w:r>
      <w:r w:rsidR="00EF3DDA" w:rsidRPr="00412B2D">
        <w:t xml:space="preserve">carried out Detailed and in-depth analysis and comparison of </w:t>
      </w:r>
      <w:r w:rsidR="00692C99">
        <w:t xml:space="preserve">the </w:t>
      </w:r>
      <w:r w:rsidR="00EF3DDA" w:rsidRPr="00412B2D">
        <w:t>performance of the models based on ANN architecture subsequently. The result yielded from the in-depth analysis concluded that the accuracy of the proposed ANN models was satisfactory compared to the results yielded from experiments.</w:t>
      </w:r>
    </w:p>
    <w:p w14:paraId="6456026F" w14:textId="6B2100D5" w:rsidR="0031108F" w:rsidRPr="00412B2D" w:rsidRDefault="0031108F" w:rsidP="00412B2D">
      <w:pPr>
        <w:pStyle w:val="uiqtextpara"/>
        <w:spacing w:before="0" w:beforeAutospacing="0" w:after="240" w:afterAutospacing="0" w:line="480" w:lineRule="auto"/>
        <w:ind w:firstLine="720"/>
      </w:pPr>
      <w:r w:rsidRPr="00412B2D">
        <w:t xml:space="preserve">Measuring the optimum amount of moisture in </w:t>
      </w:r>
      <w:r w:rsidR="00692C99">
        <w:t xml:space="preserve">the </w:t>
      </w:r>
      <w:r w:rsidRPr="00412B2D">
        <w:t xml:space="preserve">soil is a difficult task, especially </w:t>
      </w:r>
      <w:r w:rsidR="00692C99">
        <w:t>i</w:t>
      </w:r>
      <w:r w:rsidRPr="00412B2D">
        <w:t xml:space="preserve">n spatially comprehensive and consistent basis </w:t>
      </w:r>
      <w:r w:rsidR="002A0F75" w:rsidRPr="00412B2D">
        <w:fldChar w:fldCharType="begin"/>
      </w:r>
      <w:r w:rsidR="002A0F75" w:rsidRPr="00412B2D">
        <w:instrText xml:space="preserve"> ADDIN ZOTERO_ITEM CSL_CITATION {"citationID":"HHnTZBEx","properties":{"formattedCitation":"(Bindlish et al., 2006)","plainCitation":"(Bindlish et al., 2006)","noteIndex":0},"citationItems":[{"id":1027,"uris":["http://zotero.org/users/local/jsvqEXt1/items/2KAAPM59"],"uri":["http://zotero.org/users/local/jsvqEXt1/items/2KAAPM59"],"itemData":{"id":1027,"type":"article-journal","title":"Soil moisture mapping and AMSR-E validation using the PSR in SMEX02","container-title":"Remote Sensing of Environment","page":"127–139","volume":"103","issue":"2","source":"Google Scholar","author":[{"family":"Bindlish","given":"Rajat"},{"family":"Jackson","given":"Thomas J."},{"family":"Gasiewski","given":"Albin J."},{"family":"Klein","given":"Marian"},{"family":"Njoku","given":"Eni G."}],"issued":{"date-parts":[["2006"]]}}}],"schema":"https://github.com/citation-style-language/schema/raw/master/csl-citation.json"} </w:instrText>
      </w:r>
      <w:r w:rsidR="002A0F75" w:rsidRPr="00412B2D">
        <w:fldChar w:fldCharType="separate"/>
      </w:r>
      <w:r w:rsidR="002A0F75" w:rsidRPr="00412B2D">
        <w:t>(Bindlish et al., 2006)</w:t>
      </w:r>
      <w:r w:rsidR="002A0F75" w:rsidRPr="00412B2D">
        <w:fldChar w:fldCharType="end"/>
      </w:r>
      <w:r w:rsidR="002A0F75" w:rsidRPr="00412B2D">
        <w:t xml:space="preserve">. </w:t>
      </w:r>
      <w:r w:rsidRPr="00412B2D">
        <w:t xml:space="preserve">However, in order to determine the amount of water in </w:t>
      </w:r>
      <w:r w:rsidR="00692C99">
        <w:t xml:space="preserve">the </w:t>
      </w:r>
      <w:r w:rsidRPr="00412B2D">
        <w:t xml:space="preserve">soil, </w:t>
      </w:r>
      <w:r w:rsidR="00DA3BD1" w:rsidRPr="00412B2D">
        <w:t>non-destructive</w:t>
      </w:r>
      <w:r w:rsidRPr="00412B2D">
        <w:t xml:space="preserve"> methods are more suitable.</w:t>
      </w:r>
      <w:r w:rsidR="000F3F2F" w:rsidRPr="00412B2D">
        <w:t xml:space="preserve"> Non-destructive methods not only compute the movement of water in </w:t>
      </w:r>
      <w:r w:rsidR="000F3F2F" w:rsidRPr="00412B2D">
        <w:lastRenderedPageBreak/>
        <w:t>soil but also give precise results of moisture content in the</w:t>
      </w:r>
      <w:r w:rsidR="00765829" w:rsidRPr="00412B2D">
        <w:t xml:space="preserve"> soil by using direc</w:t>
      </w:r>
      <w:r w:rsidR="00692C99">
        <w:t>t</w:t>
      </w:r>
      <w:r w:rsidR="00765829" w:rsidRPr="00412B2D">
        <w:t xml:space="preserve"> estimation. The methods that are available for computing the content of moisture in soil are categorized as indirect methods and direct methods.</w:t>
      </w:r>
      <w:r w:rsidR="006E5A0F" w:rsidRPr="00412B2D">
        <w:t xml:space="preserve"> Indirect methods compute the moisture content through calibrations against other measuring variables that vary with the amount of moisture in the soil. Direct methods calculate the amount of moisture in the soil by computing the variance in the weights of </w:t>
      </w:r>
      <w:r w:rsidR="00692C99">
        <w:t xml:space="preserve">the </w:t>
      </w:r>
      <w:r w:rsidR="006E5A0F" w:rsidRPr="00412B2D">
        <w:t>soil</w:t>
      </w:r>
      <w:r w:rsidR="00DA3BD1" w:rsidRPr="00412B2D">
        <w:t xml:space="preserve"> before and after</w:t>
      </w:r>
      <w:r w:rsidR="006E5A0F" w:rsidRPr="00412B2D">
        <w:t xml:space="preserve"> it is dehydrated</w:t>
      </w:r>
      <w:r w:rsidR="002A0F75" w:rsidRPr="00412B2D">
        <w:t xml:space="preserve"> </w:t>
      </w:r>
      <w:r w:rsidR="002A0F75" w:rsidRPr="00412B2D">
        <w:fldChar w:fldCharType="begin"/>
      </w:r>
      <w:r w:rsidR="002A0F75" w:rsidRPr="00412B2D">
        <w:instrText xml:space="preserve"> ADDIN ZOTERO_ITEM CSL_CITATION {"citationID":"MLsvJTYz","properties":{"formattedCitation":"(Mu\\uc0\\u241{}oz-Carpena et al., 2004)","plainCitation":"(Muñoz-Carpena et al., 2004)","noteIndex":0},"citationItems":[{"id":1030,"uris":["http://zotero.org/users/local/jsvqEXt1/items/T7UCVGHN"],"uri":["http://zotero.org/users/local/jsvqEXt1/items/T7UCVGHN"],"itemData":{"id":1030,"type":"book","title":"Field devices for monitoring soil water content","publisher":"University of Florida Cooperative Extension Service, Institute of Food and …","volume":"343","source":"Google Scholar","author":[{"family":"Muñoz-Carpena","given":"Rafael"},{"family":"Shukla","given":"Sanjay"},{"family":"Morgan","given":"Kelly"}],"issued":{"date-parts":[["2004"]]}}}],"schema":"https://github.com/citation-style-language/schema/raw/master/csl-citation.json"} </w:instrText>
      </w:r>
      <w:r w:rsidR="002A0F75" w:rsidRPr="00412B2D">
        <w:fldChar w:fldCharType="separate"/>
      </w:r>
      <w:r w:rsidR="002A0F75" w:rsidRPr="00412B2D">
        <w:t>(Muñoz-Carpena et al., 2004)</w:t>
      </w:r>
      <w:r w:rsidR="002A0F75" w:rsidRPr="00412B2D">
        <w:fldChar w:fldCharType="end"/>
      </w:r>
      <w:r w:rsidR="002A0F75" w:rsidRPr="00412B2D">
        <w:t xml:space="preserve">. </w:t>
      </w:r>
      <w:r w:rsidR="00692C99">
        <w:t>The d</w:t>
      </w:r>
      <w:r w:rsidR="009D41C9" w:rsidRPr="00412B2D">
        <w:t xml:space="preserve">irect method </w:t>
      </w:r>
      <w:r w:rsidR="00D90373" w:rsidRPr="00412B2D">
        <w:t>is</w:t>
      </w:r>
      <w:r w:rsidR="006E5A0F" w:rsidRPr="00412B2D">
        <w:t xml:space="preserve">; thermostat-weight technique </w:t>
      </w:r>
      <w:r w:rsidR="009D41C9" w:rsidRPr="00412B2D">
        <w:t>or</w:t>
      </w:r>
      <w:r w:rsidR="006E5A0F" w:rsidRPr="00412B2D">
        <w:t xml:space="preserve"> gravimetric method, however, all other methods save these two are indirect methods.</w:t>
      </w:r>
      <w:r w:rsidR="00067085" w:rsidRPr="00412B2D">
        <w:t xml:space="preserve"> Besides, all the methods used for calculating </w:t>
      </w:r>
      <w:r w:rsidR="00692C99">
        <w:t xml:space="preserve">the </w:t>
      </w:r>
      <w:r w:rsidR="00067085" w:rsidRPr="00412B2D">
        <w:t xml:space="preserve">amount of moisture in the </w:t>
      </w:r>
      <w:r w:rsidR="00BF2B0E" w:rsidRPr="00412B2D">
        <w:t>soil are ground</w:t>
      </w:r>
      <w:r w:rsidR="00692C99">
        <w:t>-</w:t>
      </w:r>
      <w:r w:rsidR="00BF2B0E" w:rsidRPr="00412B2D">
        <w:t>based except for remote sensing.</w:t>
      </w:r>
    </w:p>
    <w:p w14:paraId="0888E989" w14:textId="38EFF656" w:rsidR="00DA3BD1" w:rsidRPr="00412B2D" w:rsidRDefault="00DA3BD1" w:rsidP="00412B2D">
      <w:pPr>
        <w:pStyle w:val="uiqtextpara"/>
        <w:spacing w:before="0" w:beforeAutospacing="0" w:after="240" w:afterAutospacing="0" w:line="480" w:lineRule="auto"/>
      </w:pPr>
      <w:r w:rsidRPr="00412B2D">
        <w:tab/>
        <w:t xml:space="preserve">The calculation of moisture content in the soil using instruments that comes in direct contact </w:t>
      </w:r>
      <w:r w:rsidR="00596319" w:rsidRPr="00412B2D">
        <w:t>with</w:t>
      </w:r>
      <w:r w:rsidRPr="00412B2D">
        <w:t xml:space="preserve"> the particles of soil is called a ground</w:t>
      </w:r>
      <w:r w:rsidR="00692C99">
        <w:t>-</w:t>
      </w:r>
      <w:r w:rsidRPr="00412B2D">
        <w:t>based technique.</w:t>
      </w:r>
      <w:r w:rsidR="006A00F0" w:rsidRPr="00412B2D">
        <w:t xml:space="preserve"> Spatial interpretation is difficult in </w:t>
      </w:r>
      <w:r w:rsidR="00596319" w:rsidRPr="00412B2D">
        <w:t>ground-based</w:t>
      </w:r>
      <w:r w:rsidR="006A00F0" w:rsidRPr="00412B2D">
        <w:t xml:space="preserve"> technique because the </w:t>
      </w:r>
      <w:r w:rsidR="00596319" w:rsidRPr="00412B2D">
        <w:t>instruments</w:t>
      </w:r>
      <w:r w:rsidR="006A00F0" w:rsidRPr="00412B2D">
        <w:t xml:space="preserve"> only give the point measurements. </w:t>
      </w:r>
      <w:r w:rsidR="00B338AE" w:rsidRPr="00412B2D">
        <w:t>H</w:t>
      </w:r>
      <w:r w:rsidR="006A00F0" w:rsidRPr="00412B2D">
        <w:t>owever, the instruments in</w:t>
      </w:r>
      <w:r w:rsidR="00B338AE" w:rsidRPr="00412B2D">
        <w:t xml:space="preserve"> </w:t>
      </w:r>
      <w:r w:rsidR="002A0F75" w:rsidRPr="00412B2D">
        <w:t>ground-based</w:t>
      </w:r>
      <w:r w:rsidR="00B338AE" w:rsidRPr="00412B2D">
        <w:t xml:space="preserve"> techniques not </w:t>
      </w:r>
      <w:r w:rsidR="00692C99">
        <w:t xml:space="preserve">only </w:t>
      </w:r>
      <w:r w:rsidR="00B338AE" w:rsidRPr="00412B2D">
        <w:t>give depth</w:t>
      </w:r>
      <w:r w:rsidR="00692C99">
        <w:t>-</w:t>
      </w:r>
      <w:r w:rsidR="00B338AE" w:rsidRPr="00412B2D">
        <w:t>wise measurement regarding the content of moisture in the soil but the logging of the instruments is also possible at any time scale</w:t>
      </w:r>
      <w:r w:rsidR="002A0F75" w:rsidRPr="00412B2D">
        <w:t>.</w:t>
      </w:r>
    </w:p>
    <w:p w14:paraId="04FD67EF" w14:textId="2967EF12" w:rsidR="00DA3BD1" w:rsidRPr="00412B2D" w:rsidRDefault="0063565A" w:rsidP="00412B2D">
      <w:pPr>
        <w:pStyle w:val="uiqtextpara"/>
        <w:spacing w:before="0" w:beforeAutospacing="0" w:after="240" w:afterAutospacing="0" w:line="480" w:lineRule="auto"/>
        <w:ind w:firstLine="720"/>
      </w:pPr>
      <w:r w:rsidRPr="00412B2D">
        <w:t>One of the</w:t>
      </w:r>
      <w:r w:rsidR="009D41C9" w:rsidRPr="00412B2D">
        <w:t xml:space="preserve"> most widely used method</w:t>
      </w:r>
      <w:r w:rsidR="00692C99">
        <w:t>s</w:t>
      </w:r>
      <w:r w:rsidR="009D41C9" w:rsidRPr="00412B2D">
        <w:t xml:space="preserve"> for calculating </w:t>
      </w:r>
      <w:r w:rsidR="00692C99">
        <w:t xml:space="preserve">the </w:t>
      </w:r>
      <w:r w:rsidR="009D41C9" w:rsidRPr="00412B2D">
        <w:t xml:space="preserve">amount of moisture in the soil is </w:t>
      </w:r>
      <w:r w:rsidR="00692C99">
        <w:t xml:space="preserve">a </w:t>
      </w:r>
      <w:r w:rsidR="009D41C9" w:rsidRPr="00412B2D">
        <w:t>thermostat-weight technique or gravimetric method. This is the direct method that is based on the oven drying of the soil sample whose volume is known, at the temperature of 150 degree Celsius for 24 hours.</w:t>
      </w:r>
      <w:r w:rsidR="004A2F22" w:rsidRPr="00412B2D">
        <w:t xml:space="preserve"> Following the oven drying of the soil sample difference between the weights of soil sample before and after drying is calculated</w:t>
      </w:r>
      <w:r w:rsidR="006B4223" w:rsidRPr="00412B2D">
        <w:t xml:space="preserve">, and </w:t>
      </w:r>
      <w:r w:rsidR="00692C99">
        <w:t xml:space="preserve">the </w:t>
      </w:r>
      <w:r w:rsidR="006B4223" w:rsidRPr="00412B2D">
        <w:t>difference between the weights compute</w:t>
      </w:r>
      <w:r w:rsidR="00B854A4" w:rsidRPr="00412B2D">
        <w:t>s the water content in the soil</w:t>
      </w:r>
      <w:r w:rsidRPr="00412B2D">
        <w:t xml:space="preserve"> </w:t>
      </w:r>
      <w:r w:rsidRPr="00412B2D">
        <w:fldChar w:fldCharType="begin"/>
      </w:r>
      <w:r w:rsidRPr="00412B2D">
        <w:instrText xml:space="preserve"> ADDIN ZOTERO_ITEM CSL_CITATION {"citationID":"nEARMmcO","properties":{"formattedCitation":"(Lunt et al., 2005)","plainCitation":"(Lunt et al., 2005)","noteIndex":0},"citationItems":[{"id":1032,"uris":["http://zotero.org/users/local/jsvqEXt1/items/BT9C8EHM"],"uri":["http://zotero.org/users/local/jsvqEXt1/items/BT9C8EHM"],"itemData":{"id":1032,"type":"article-journal","title":"Soil moisture content estimation using ground-penetrating radar reflection data","container-title":"Journal of hydrology","page":"254–269","volume":"307","issue":"1-4","source":"Google Scholar","author":[{"family":"Lunt","given":"I. A."},{"family":"Hubbard","given":"S. S."},{"family":"Rubin","given":"Y."}],"issued":{"date-parts":[["2005"]]}}}],"schema":"https://github.com/citation-style-language/schema/raw/master/csl-citation.json"} </w:instrText>
      </w:r>
      <w:r w:rsidRPr="00412B2D">
        <w:fldChar w:fldCharType="separate"/>
      </w:r>
      <w:r w:rsidRPr="00412B2D">
        <w:t>(Lunt et al., 2005)</w:t>
      </w:r>
      <w:r w:rsidRPr="00412B2D">
        <w:fldChar w:fldCharType="end"/>
      </w:r>
      <w:r w:rsidRPr="00412B2D">
        <w:t>.</w:t>
      </w:r>
      <w:r w:rsidR="00B854A4" w:rsidRPr="00412B2D">
        <w:t xml:space="preserve"> </w:t>
      </w:r>
      <w:r w:rsidR="00925903" w:rsidRPr="00412B2D">
        <w:t xml:space="preserve">The unit of moisture content in the soil could be inches of water per </w:t>
      </w:r>
      <w:r w:rsidR="00925903" w:rsidRPr="00412B2D">
        <w:lastRenderedPageBreak/>
        <w:t>foot or per</w:t>
      </w:r>
      <w:r w:rsidR="00AB3A2F">
        <w:t xml:space="preserve"> </w:t>
      </w:r>
      <w:r w:rsidR="00925903" w:rsidRPr="00412B2D">
        <w:t>cent water by volume</w:t>
      </w:r>
      <w:r w:rsidR="00FE4969" w:rsidRPr="00412B2D">
        <w:t xml:space="preserve"> of the soil. </w:t>
      </w:r>
      <w:r w:rsidR="00EB2D69">
        <w:t>The g</w:t>
      </w:r>
      <w:r w:rsidR="00FE4969" w:rsidRPr="00412B2D">
        <w:t xml:space="preserve">ravimetric technique is not cheap but also accurate and easy to carry out, however, the technique is not suitable for rocky soils and also time and </w:t>
      </w:r>
      <w:proofErr w:type="spellStart"/>
      <w:r w:rsidR="00FE4969" w:rsidRPr="00412B2D">
        <w:t>labo</w:t>
      </w:r>
      <w:r w:rsidR="00692C99">
        <w:t>ur-</w:t>
      </w:r>
      <w:r w:rsidR="00FE4969" w:rsidRPr="00412B2D">
        <w:t>intensive</w:t>
      </w:r>
      <w:proofErr w:type="spellEnd"/>
      <w:r w:rsidRPr="00412B2D">
        <w:t xml:space="preserve">. </w:t>
      </w:r>
      <w:r w:rsidR="00FE4969" w:rsidRPr="00412B2D">
        <w:t xml:space="preserve"> Besides, the usage of </w:t>
      </w:r>
      <w:r w:rsidR="00EB2D69">
        <w:t xml:space="preserve">the </w:t>
      </w:r>
      <w:r w:rsidR="00FE4969" w:rsidRPr="00412B2D">
        <w:t xml:space="preserve">oven drying technique is complicated with the soils with </w:t>
      </w:r>
      <w:r w:rsidR="0070516A" w:rsidRPr="00412B2D">
        <w:t>heterogeneous</w:t>
      </w:r>
      <w:r w:rsidR="00FE4969" w:rsidRPr="00412B2D">
        <w:t xml:space="preserve"> profiles.</w:t>
      </w:r>
    </w:p>
    <w:p w14:paraId="0FC3E548" w14:textId="4C3AB84C" w:rsidR="0070516A" w:rsidRPr="00412B2D" w:rsidRDefault="00287024" w:rsidP="00412B2D">
      <w:pPr>
        <w:pStyle w:val="uiqtextpara"/>
        <w:spacing w:before="0" w:beforeAutospacing="0" w:after="240" w:afterAutospacing="0" w:line="480" w:lineRule="auto"/>
        <w:ind w:firstLine="720"/>
      </w:pPr>
      <w:r w:rsidRPr="00412B2D">
        <w:t xml:space="preserve">Neutron probe </w:t>
      </w:r>
      <w:r w:rsidR="008924DD" w:rsidRPr="00412B2D">
        <w:t>technology</w:t>
      </w:r>
      <w:r w:rsidRPr="00412B2D">
        <w:t xml:space="preserve"> is another technique used for obtaining the </w:t>
      </w:r>
      <w:r w:rsidR="008924DD" w:rsidRPr="00412B2D">
        <w:t>optimum</w:t>
      </w:r>
      <w:r w:rsidRPr="00412B2D">
        <w:t xml:space="preserve"> content of moisture in the soil.</w:t>
      </w:r>
      <w:r w:rsidR="008924DD" w:rsidRPr="00412B2D">
        <w:t xml:space="preserve"> This technology consists of an electron counting scaler and a probe.</w:t>
      </w:r>
      <w:r w:rsidR="006447F2" w:rsidRPr="00412B2D">
        <w:t xml:space="preserve"> Radioactive source bombard</w:t>
      </w:r>
      <w:r w:rsidR="00692C99">
        <w:t>s</w:t>
      </w:r>
      <w:r w:rsidR="006447F2" w:rsidRPr="00412B2D">
        <w:t xml:space="preserve"> the soil with fast</w:t>
      </w:r>
      <w:r w:rsidR="00692C99">
        <w:t>-</w:t>
      </w:r>
      <w:r w:rsidR="006447F2" w:rsidRPr="00412B2D">
        <w:t>moving and high energy neutrons. The nuclei of hydrogen atoms</w:t>
      </w:r>
      <w:r w:rsidR="00692C99">
        <w:t>,</w:t>
      </w:r>
      <w:r w:rsidR="006447F2" w:rsidRPr="00412B2D">
        <w:t xml:space="preserve"> present in the water molecules</w:t>
      </w:r>
      <w:r w:rsidR="00692C99">
        <w:t xml:space="preserve"> present</w:t>
      </w:r>
      <w:r w:rsidR="006447F2" w:rsidRPr="00412B2D">
        <w:t xml:space="preserve"> in the soil</w:t>
      </w:r>
      <w:r w:rsidR="00692C99">
        <w:t>,</w:t>
      </w:r>
      <w:r w:rsidR="006447F2" w:rsidRPr="00412B2D">
        <w:t xml:space="preserve"> slow down the neutrons upon collusion</w:t>
      </w:r>
      <w:r w:rsidR="0063565A" w:rsidRPr="00412B2D">
        <w:t>.</w:t>
      </w:r>
      <w:r w:rsidR="006447F2" w:rsidRPr="00412B2D">
        <w:t xml:space="preserve"> Neutron Probe technology is further categorized into two types: Surface Probe that measure</w:t>
      </w:r>
      <w:r w:rsidR="00692C99">
        <w:t>s</w:t>
      </w:r>
      <w:r w:rsidR="006447F2" w:rsidRPr="00412B2D">
        <w:t xml:space="preserve"> the content of water in the soil at </w:t>
      </w:r>
      <w:r w:rsidR="00692C99">
        <w:t xml:space="preserve">the </w:t>
      </w:r>
      <w:r w:rsidR="006447F2" w:rsidRPr="00412B2D">
        <w:t>uppermost layer of the soil, and depth probe that measure the content of water in the soil at particular depth</w:t>
      </w:r>
      <w:r w:rsidR="0063565A" w:rsidRPr="00412B2D">
        <w:t xml:space="preserve"> </w:t>
      </w:r>
      <w:r w:rsidR="0063565A" w:rsidRPr="00412B2D">
        <w:fldChar w:fldCharType="begin"/>
      </w:r>
      <w:r w:rsidR="0063565A" w:rsidRPr="00412B2D">
        <w:instrText xml:space="preserve"> ADDIN ZOTERO_ITEM CSL_CITATION {"citationID":"t4JsfZbJ","properties":{"formattedCitation":"(Lunt et al., 2005)","plainCitation":"(Lunt et al., 2005)","noteIndex":0},"citationItems":[{"id":1032,"uris":["http://zotero.org/users/local/jsvqEXt1/items/BT9C8EHM"],"uri":["http://zotero.org/users/local/jsvqEXt1/items/BT9C8EHM"],"itemData":{"id":1032,"type":"article-journal","title":"Soil moisture content estimation using ground-penetrating radar reflection data","container-title":"Journal of hydrology","page":"254–269","volume":"307","issue":"1-4","source":"Google Scholar","author":[{"family":"Lunt","given":"I. A."},{"family":"Hubbard","given":"S. S."},{"family":"Rubin","given":"Y."}],"issued":{"date-parts":[["2005"]]}}}],"schema":"https://github.com/citation-style-language/schema/raw/master/csl-citation.json"} </w:instrText>
      </w:r>
      <w:r w:rsidR="0063565A" w:rsidRPr="00412B2D">
        <w:fldChar w:fldCharType="separate"/>
      </w:r>
      <w:r w:rsidR="0063565A" w:rsidRPr="00412B2D">
        <w:t>(Lunt et al., 2005)</w:t>
      </w:r>
      <w:r w:rsidR="0063565A" w:rsidRPr="00412B2D">
        <w:fldChar w:fldCharType="end"/>
      </w:r>
      <w:r w:rsidR="006447F2" w:rsidRPr="00412B2D">
        <w:t>. The results of neutron probe technology are non-destructive and accurate</w:t>
      </w:r>
      <w:r w:rsidR="004E4501" w:rsidRPr="00412B2D">
        <w:t xml:space="preserve"> </w:t>
      </w:r>
      <w:r w:rsidR="0063565A" w:rsidRPr="00412B2D">
        <w:fldChar w:fldCharType="begin"/>
      </w:r>
      <w:r w:rsidR="0063565A" w:rsidRPr="00412B2D">
        <w:instrText xml:space="preserve"> ADDIN ZOTERO_ITEM CSL_CITATION {"citationID":"5e6QvWlI","properties":{"formattedCitation":"(Mu\\uc0\\u241{}oz-Carpena et al., 2004)","plainCitation":"(Muñoz-Carpena et al., 2004)","noteIndex":0},"citationItems":[{"id":1030,"uris":["http://zotero.org/users/local/jsvqEXt1/items/T7UCVGHN"],"uri":["http://zotero.org/users/local/jsvqEXt1/items/T7UCVGHN"],"itemData":{"id":1030,"type":"book","title":"Field devices for monitoring soil water content","publisher":"University of Florida Cooperative Extension Service, Institute of Food and …","volume":"343","source":"Google Scholar","author":[{"family":"Muñoz-Carpena","given":"Rafael"},{"family":"Shukla","given":"Sanjay"},{"family":"Morgan","given":"Kelly"}],"issued":{"date-parts":[["2004"]]}}}],"schema":"https://github.com/citation-style-language/schema/raw/master/csl-citation.json"} </w:instrText>
      </w:r>
      <w:r w:rsidR="0063565A" w:rsidRPr="00412B2D">
        <w:fldChar w:fldCharType="separate"/>
      </w:r>
      <w:r w:rsidR="0063565A" w:rsidRPr="00412B2D">
        <w:t>(Muñoz-Carpena et al., 2004)</w:t>
      </w:r>
      <w:r w:rsidR="0063565A" w:rsidRPr="00412B2D">
        <w:fldChar w:fldCharType="end"/>
      </w:r>
      <w:r w:rsidR="004E4501" w:rsidRPr="00412B2D">
        <w:t>. The result</w:t>
      </w:r>
      <w:r w:rsidR="00692C99">
        <w:t>s</w:t>
      </w:r>
      <w:r w:rsidR="004E4501" w:rsidRPr="00412B2D">
        <w:t xml:space="preserve"> that neutron probe technology yield </w:t>
      </w:r>
      <w:proofErr w:type="gramStart"/>
      <w:r w:rsidR="004E4501" w:rsidRPr="00412B2D">
        <w:t>are</w:t>
      </w:r>
      <w:proofErr w:type="gramEnd"/>
      <w:r w:rsidR="004E4501" w:rsidRPr="00412B2D">
        <w:t xml:space="preserve"> directly </w:t>
      </w:r>
      <w:r w:rsidR="0022665A" w:rsidRPr="00412B2D">
        <w:t>proportional</w:t>
      </w:r>
      <w:r w:rsidR="004E4501" w:rsidRPr="00412B2D">
        <w:t xml:space="preserve"> to the amount of moisture content in the soil</w:t>
      </w:r>
      <w:r w:rsidR="0022665A" w:rsidRPr="00412B2D">
        <w:t>. The measurements of moisture content in the soil obtained from neutron probe technology are related to the physic-chemical properties of the soil</w:t>
      </w:r>
      <w:r w:rsidR="0063565A" w:rsidRPr="00412B2D">
        <w:t>.</w:t>
      </w:r>
      <w:r w:rsidR="0022665A" w:rsidRPr="00412B2D">
        <w:t xml:space="preserve"> Neutron probe technology is expansive and limited in use owing to the extensive soil specific calibrations.</w:t>
      </w:r>
      <w:r w:rsidR="00A135C1" w:rsidRPr="00412B2D">
        <w:t xml:space="preserve"> </w:t>
      </w:r>
    </w:p>
    <w:p w14:paraId="61E5DE42" w14:textId="134B3DD0" w:rsidR="00287024" w:rsidRPr="00412B2D" w:rsidRDefault="00A135C1" w:rsidP="00412B2D">
      <w:pPr>
        <w:autoSpaceDE w:val="0"/>
        <w:autoSpaceDN w:val="0"/>
        <w:adjustRightInd w:val="0"/>
        <w:spacing w:line="480" w:lineRule="auto"/>
        <w:ind w:firstLine="720"/>
      </w:pPr>
      <w:r w:rsidRPr="00412B2D">
        <w:t>Time</w:t>
      </w:r>
      <w:r w:rsidR="00692C99">
        <w:t>-</w:t>
      </w:r>
      <w:r w:rsidRPr="00412B2D">
        <w:t xml:space="preserve">domain </w:t>
      </w:r>
      <w:r w:rsidR="00CF2BDA" w:rsidRPr="00412B2D">
        <w:t>reflectometry</w:t>
      </w:r>
      <w:r w:rsidRPr="00412B2D">
        <w:t xml:space="preserve"> calculates the propagative velocity of an electromagnetic pulse in the soil.</w:t>
      </w:r>
      <w:r w:rsidR="00FE278B" w:rsidRPr="00412B2D">
        <w:t xml:space="preserve"> 2-3 rods metallic probe calculates the velocity after receiving an electric pulse. The simple formula for calculating the </w:t>
      </w:r>
      <w:r w:rsidR="00CF2BDA" w:rsidRPr="00412B2D">
        <w:t>propagation</w:t>
      </w:r>
      <w:r w:rsidR="00FE278B" w:rsidRPr="00412B2D">
        <w:t xml:space="preserve"> velocity is v= 2l/t where; “t” is a </w:t>
      </w:r>
      <w:r w:rsidR="00CF2BDA" w:rsidRPr="00412B2D">
        <w:t>travel</w:t>
      </w:r>
      <w:r w:rsidR="00FE278B" w:rsidRPr="00412B2D">
        <w:t xml:space="preserve"> time, and “2l” is the length that electric pulse travel</w:t>
      </w:r>
      <w:r w:rsidR="00692C99">
        <w:t>s</w:t>
      </w:r>
      <w:r w:rsidR="00FE278B" w:rsidRPr="00412B2D">
        <w:t xml:space="preserve"> along twice</w:t>
      </w:r>
      <w:r w:rsidR="0051564C" w:rsidRPr="00412B2D">
        <w:t xml:space="preserve"> </w:t>
      </w:r>
      <w:r w:rsidR="0051564C" w:rsidRPr="00412B2D">
        <w:fldChar w:fldCharType="begin"/>
      </w:r>
      <w:r w:rsidR="0051564C" w:rsidRPr="00412B2D">
        <w:instrText xml:space="preserve"> ADDIN ZOTERO_ITEM CSL_CITATION {"citationID":"mEdnSEoU","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51564C" w:rsidRPr="00412B2D">
        <w:fldChar w:fldCharType="separate"/>
      </w:r>
      <w:r w:rsidR="0051564C" w:rsidRPr="00412B2D">
        <w:t>(Dobriyal et al., 2012)</w:t>
      </w:r>
      <w:r w:rsidR="0051564C" w:rsidRPr="00412B2D">
        <w:fldChar w:fldCharType="end"/>
      </w:r>
      <w:r w:rsidR="00E05347" w:rsidRPr="00412B2D">
        <w:t xml:space="preserve"> The variations in the amount of moisture in the soils alters </w:t>
      </w:r>
      <w:r w:rsidR="00E05347" w:rsidRPr="00412B2D">
        <w:lastRenderedPageBreak/>
        <w:t xml:space="preserve">the velocity of the electric pulse owing to the electric value of water that is relatively larger than that of soil </w:t>
      </w:r>
      <w:r w:rsidR="0051564C" w:rsidRPr="00412B2D">
        <w:fldChar w:fldCharType="begin"/>
      </w:r>
      <w:r w:rsidR="0051564C" w:rsidRPr="00412B2D">
        <w:instrText xml:space="preserve"> ADDIN ZOTERO_ITEM CSL_CITATION {"citationID":"c4tYUtFg","properties":{"formattedCitation":"(Mu\\uc0\\u241{}oz-Carpena et al., 2004)","plainCitation":"(Muñoz-Carpena et al., 2004)","noteIndex":0},"citationItems":[{"id":1030,"uris":["http://zotero.org/users/local/jsvqEXt1/items/T7UCVGHN"],"uri":["http://zotero.org/users/local/jsvqEXt1/items/T7UCVGHN"],"itemData":{"id":1030,"type":"book","title":"Field devices for monitoring soil water content","publisher":"University of Florida Cooperative Extension Service, Institute of Food and …","volume":"343","source":"Google Scholar","author":[{"family":"Muñoz-Carpena","given":"Rafael"},{"family":"Shukla","given":"Sanjay"},{"family":"Morgan","given":"Kelly"}],"issued":{"date-parts":[["2004"]]}}}],"schema":"https://github.com/citation-style-language/schema/raw/master/csl-citation.json"} </w:instrText>
      </w:r>
      <w:r w:rsidR="0051564C" w:rsidRPr="00412B2D">
        <w:fldChar w:fldCharType="separate"/>
      </w:r>
      <w:r w:rsidR="0051564C" w:rsidRPr="00412B2D">
        <w:t>(Muñoz-Carpena et al., 2004)</w:t>
      </w:r>
      <w:r w:rsidR="0051564C" w:rsidRPr="00412B2D">
        <w:fldChar w:fldCharType="end"/>
      </w:r>
      <w:r w:rsidR="0051564C" w:rsidRPr="00412B2D">
        <w:t xml:space="preserve">. </w:t>
      </w:r>
      <w:r w:rsidR="00E05347" w:rsidRPr="00412B2D">
        <w:t>In time</w:t>
      </w:r>
      <w:r w:rsidR="00692C99">
        <w:t>-</w:t>
      </w:r>
      <w:r w:rsidR="00E05347" w:rsidRPr="00412B2D">
        <w:t xml:space="preserve">domain reflectometry, neither soil specific calibrations are required nor it is destructive and time and </w:t>
      </w:r>
      <w:proofErr w:type="spellStart"/>
      <w:r w:rsidR="00E05347" w:rsidRPr="00412B2D">
        <w:t>labo</w:t>
      </w:r>
      <w:r w:rsidR="00692C99">
        <w:t>ur-</w:t>
      </w:r>
      <w:r w:rsidR="00E05347" w:rsidRPr="00412B2D">
        <w:t>intensive</w:t>
      </w:r>
      <w:proofErr w:type="spellEnd"/>
      <w:r w:rsidR="00E05347" w:rsidRPr="00412B2D">
        <w:t>. However, the equipment use</w:t>
      </w:r>
      <w:r w:rsidR="00692C99">
        <w:t>d</w:t>
      </w:r>
      <w:r w:rsidR="00E05347" w:rsidRPr="00412B2D">
        <w:t xml:space="preserve"> in this technique is not only port</w:t>
      </w:r>
      <w:r w:rsidR="00033BC0" w:rsidRPr="00412B2D">
        <w:t>able but also easy to erect and safe to operate.</w:t>
      </w:r>
      <w:r w:rsidR="00445A25" w:rsidRPr="00412B2D">
        <w:t xml:space="preserve"> The measurements taken by time</w:t>
      </w:r>
      <w:r w:rsidR="00692C99">
        <w:t>-</w:t>
      </w:r>
      <w:r w:rsidR="00445A25" w:rsidRPr="00412B2D">
        <w:t>domain reflectometry are reliable and accurate with an error limit of plus, minus one per</w:t>
      </w:r>
      <w:r w:rsidR="00AB3A2F">
        <w:t xml:space="preserve"> </w:t>
      </w:r>
      <w:r w:rsidR="00445A25" w:rsidRPr="00412B2D">
        <w:t xml:space="preserve">cent </w:t>
      </w:r>
      <w:r w:rsidR="005B23CD" w:rsidRPr="00412B2D">
        <w:fldChar w:fldCharType="begin"/>
      </w:r>
      <w:r w:rsidR="005B23CD" w:rsidRPr="00412B2D">
        <w:instrText xml:space="preserve"> ADDIN ZOTERO_ITEM CSL_CITATION {"citationID":"045ZgmXQ","properties":{"formattedCitation":"(Ferrara and Flore, 2003)","plainCitation":"(Ferrara and Flore, 2003)","noteIndex":0},"citationItems":[{"id":1037,"uris":["http://zotero.org/users/local/jsvqEXt1/items/VDHQB4L6"],"uri":["http://zotero.org/users/local/jsvqEXt1/items/VDHQB4L6"],"itemData":{"id":1037,"type":"article-journal","title":"Comparison between different methods for measuring transpiration in potted apple trees","container-title":"Biologia Plantarum","page":"41–47","volume":"46","issue":"1","source":"Google Scholar","author":[{"family":"Ferrara","given":"G."},{"family":"Flore","given":"J. A."}],"issued":{"date-parts":[["2003"]]}}}],"schema":"https://github.com/citation-style-language/schema/raw/master/csl-citation.json"} </w:instrText>
      </w:r>
      <w:r w:rsidR="005B23CD" w:rsidRPr="00412B2D">
        <w:fldChar w:fldCharType="separate"/>
      </w:r>
      <w:r w:rsidR="005B23CD" w:rsidRPr="00412B2D">
        <w:t>(Ferrara and Flore, 2003)</w:t>
      </w:r>
      <w:r w:rsidR="005B23CD" w:rsidRPr="00412B2D">
        <w:fldChar w:fldCharType="end"/>
      </w:r>
      <w:r w:rsidR="005B23CD" w:rsidRPr="00412B2D">
        <w:t>.</w:t>
      </w:r>
    </w:p>
    <w:p w14:paraId="72BFD2BC" w14:textId="6DC3F1B4" w:rsidR="00445A25" w:rsidRPr="00412B2D" w:rsidRDefault="00445A25" w:rsidP="00412B2D">
      <w:pPr>
        <w:autoSpaceDE w:val="0"/>
        <w:autoSpaceDN w:val="0"/>
        <w:adjustRightInd w:val="0"/>
        <w:spacing w:line="480" w:lineRule="auto"/>
      </w:pPr>
      <w:r w:rsidRPr="00412B2D">
        <w:tab/>
        <w:t xml:space="preserve">Another method that is similar to time domain reflectometry is known as frequency domain </w:t>
      </w:r>
      <w:r w:rsidR="00CF2BDA" w:rsidRPr="00412B2D">
        <w:t>reflectometry</w:t>
      </w:r>
      <w:r w:rsidRPr="00412B2D">
        <w:t xml:space="preserve">, however, it provides the estimation about optimum content of moisture on the basis of </w:t>
      </w:r>
      <w:r w:rsidR="00DA4A6A" w:rsidRPr="00412B2D">
        <w:t>frequency variation in</w:t>
      </w:r>
      <w:r w:rsidR="00C11DFD" w:rsidRPr="00412B2D">
        <w:t xml:space="preserve"> electric pulse through the soil</w:t>
      </w:r>
      <w:r w:rsidR="00242C97" w:rsidRPr="00412B2D">
        <w:t xml:space="preserve"> </w:t>
      </w:r>
      <w:r w:rsidR="005B23CD" w:rsidRPr="00412B2D">
        <w:fldChar w:fldCharType="begin"/>
      </w:r>
      <w:r w:rsidR="005B23CD" w:rsidRPr="00412B2D">
        <w:instrText xml:space="preserve"> ADDIN ZOTERO_ITEM CSL_CITATION {"citationID":"6TmxiZ56","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5B23CD" w:rsidRPr="00412B2D">
        <w:fldChar w:fldCharType="separate"/>
      </w:r>
      <w:r w:rsidR="005B23CD" w:rsidRPr="00412B2D">
        <w:t>(Dobriyal et al., 2012)</w:t>
      </w:r>
      <w:r w:rsidR="005B23CD" w:rsidRPr="00412B2D">
        <w:fldChar w:fldCharType="end"/>
      </w:r>
      <w:r w:rsidR="005B23CD" w:rsidRPr="00412B2D">
        <w:t xml:space="preserve">. </w:t>
      </w:r>
      <w:r w:rsidR="00242C97" w:rsidRPr="00412B2D">
        <w:t>Soil functions as a dielectric for the capacitor and the capacitance of the capacitor hinges upon the amount of moisture in the soil.</w:t>
      </w:r>
      <w:r w:rsidR="008F6DDB" w:rsidRPr="00412B2D">
        <w:t xml:space="preserve"> The coupling of oscillator and capacitor that makes an electrical circuit reads the variations in the frequency.</w:t>
      </w:r>
      <w:r w:rsidR="00E13823" w:rsidRPr="00412B2D">
        <w:t xml:space="preserve"> Such variations in the frequency are indications about the changes in the amount of moisture </w:t>
      </w:r>
      <w:r w:rsidR="00DF43D1" w:rsidRPr="00412B2D">
        <w:t xml:space="preserve">content in the soil. The amount of water content is calculated by restricting the frequency of </w:t>
      </w:r>
      <w:r w:rsidR="00692C99">
        <w:t xml:space="preserve">the </w:t>
      </w:r>
      <w:r w:rsidR="00DF43D1" w:rsidRPr="00412B2D">
        <w:t>oscillator and determining the frequency at resonance</w:t>
      </w:r>
      <w:r w:rsidR="0043603E" w:rsidRPr="00412B2D">
        <w:t xml:space="preserve"> </w:t>
      </w:r>
      <w:r w:rsidR="0051564C" w:rsidRPr="00412B2D">
        <w:fldChar w:fldCharType="begin"/>
      </w:r>
      <w:r w:rsidR="0051564C" w:rsidRPr="00412B2D">
        <w:instrText xml:space="preserve"> ADDIN ZOTERO_ITEM CSL_CITATION {"citationID":"jCqjftDi","properties":{"formattedCitation":"(Mu\\uc0\\u241{}oz-Carpena et al., 2004)","plainCitation":"(Muñoz-Carpena et al., 2004)","noteIndex":0},"citationItems":[{"id":1030,"uris":["http://zotero.org/users/local/jsvqEXt1/items/T7UCVGHN"],"uri":["http://zotero.org/users/local/jsvqEXt1/items/T7UCVGHN"],"itemData":{"id":1030,"type":"book","title":"Field devices for monitoring soil water content","publisher":"University of Florida Cooperative Extension Service, Institute of Food and …","volume":"343","source":"Google Scholar","author":[{"family":"Muñoz-Carpena","given":"Rafael"},{"family":"Shukla","given":"Sanjay"},{"family":"Morgan","given":"Kelly"}],"issued":{"date-parts":[["2004"]]}}}],"schema":"https://github.com/citation-style-language/schema/raw/master/csl-citation.json"} </w:instrText>
      </w:r>
      <w:r w:rsidR="0051564C" w:rsidRPr="00412B2D">
        <w:fldChar w:fldCharType="separate"/>
      </w:r>
      <w:r w:rsidR="0051564C" w:rsidRPr="00412B2D">
        <w:t>(Muñoz-Carpena et al., 2004)</w:t>
      </w:r>
      <w:r w:rsidR="0051564C" w:rsidRPr="00412B2D">
        <w:fldChar w:fldCharType="end"/>
      </w:r>
      <w:r w:rsidR="0051564C" w:rsidRPr="00412B2D">
        <w:t>.</w:t>
      </w:r>
    </w:p>
    <w:p w14:paraId="0379732F" w14:textId="1BC02EC7" w:rsidR="0043603E" w:rsidRPr="00412B2D" w:rsidRDefault="0043603E" w:rsidP="00412B2D">
      <w:pPr>
        <w:autoSpaceDE w:val="0"/>
        <w:autoSpaceDN w:val="0"/>
        <w:adjustRightInd w:val="0"/>
        <w:spacing w:line="480" w:lineRule="auto"/>
      </w:pPr>
      <w:r w:rsidRPr="00412B2D">
        <w:tab/>
        <w:t xml:space="preserve">The suction forces exerted on water also measure the </w:t>
      </w:r>
      <w:r w:rsidR="000A577B" w:rsidRPr="00412B2D">
        <w:t>optimum content of moisture in the soil by using tensiometers.</w:t>
      </w:r>
      <w:r w:rsidR="00327282" w:rsidRPr="00412B2D">
        <w:t xml:space="preserve"> </w:t>
      </w:r>
      <w:r w:rsidR="00A70EE9" w:rsidRPr="00412B2D">
        <w:t>An airtight hollow tube coupled with a permeable ceramic cup make</w:t>
      </w:r>
      <w:r w:rsidR="00692C99">
        <w:t>s</w:t>
      </w:r>
      <w:r w:rsidR="00A70EE9" w:rsidRPr="00412B2D">
        <w:t xml:space="preserve"> the tensiometer.</w:t>
      </w:r>
      <w:r w:rsidR="00092FF5" w:rsidRPr="00412B2D">
        <w:t xml:space="preserve"> Tensiometers measures the moisture content after being inserted into the soil with a vacuum gauge connected to the upper end.</w:t>
      </w:r>
      <w:r w:rsidR="00915628" w:rsidRPr="00412B2D">
        <w:t xml:space="preserve"> A manometer is attached with the </w:t>
      </w:r>
      <w:r w:rsidR="009D32F5" w:rsidRPr="00412B2D">
        <w:t>permeable</w:t>
      </w:r>
      <w:r w:rsidR="00915628" w:rsidRPr="00412B2D">
        <w:t xml:space="preserve"> ceramic cup and inserted</w:t>
      </w:r>
      <w:r w:rsidR="009D32F5" w:rsidRPr="00412B2D">
        <w:t xml:space="preserve"> </w:t>
      </w:r>
      <w:r w:rsidR="00915628" w:rsidRPr="00412B2D">
        <w:t xml:space="preserve">at the soil depth to measure the optimum content of </w:t>
      </w:r>
      <w:r w:rsidR="009D32F5" w:rsidRPr="00412B2D">
        <w:t>moisture</w:t>
      </w:r>
      <w:r w:rsidR="00915628" w:rsidRPr="00412B2D">
        <w:t>.</w:t>
      </w:r>
      <w:r w:rsidR="00464137" w:rsidRPr="00412B2D">
        <w:t xml:space="preserve"> Following the insertion of </w:t>
      </w:r>
      <w:r w:rsidR="00692C99">
        <w:t xml:space="preserve">the </w:t>
      </w:r>
      <w:r w:rsidR="00464137" w:rsidRPr="00412B2D">
        <w:lastRenderedPageBreak/>
        <w:t>instrument in the soil</w:t>
      </w:r>
      <w:r w:rsidR="00692C99">
        <w:t>,</w:t>
      </w:r>
      <w:r w:rsidR="00464137" w:rsidRPr="00412B2D">
        <w:t xml:space="preserve"> it is filled with water and sealed.</w:t>
      </w:r>
      <w:r w:rsidR="00822ECD" w:rsidRPr="00412B2D">
        <w:t xml:space="preserve"> Capillary tensions are measure</w:t>
      </w:r>
      <w:r w:rsidR="00692C99">
        <w:t>d</w:t>
      </w:r>
      <w:r w:rsidR="00822ECD" w:rsidRPr="00412B2D">
        <w:t xml:space="preserve"> by manometer and </w:t>
      </w:r>
      <w:r w:rsidR="00692C99">
        <w:t xml:space="preserve">the </w:t>
      </w:r>
      <w:r w:rsidR="00822ECD" w:rsidRPr="00412B2D">
        <w:t>water flow rate is calculated by variations in the volume of the water required to yield new reading in the manometer</w:t>
      </w:r>
      <w:r w:rsidR="005B23CD" w:rsidRPr="00412B2D">
        <w:t xml:space="preserve"> </w:t>
      </w:r>
      <w:r w:rsidR="005B23CD" w:rsidRPr="00412B2D">
        <w:fldChar w:fldCharType="begin"/>
      </w:r>
      <w:r w:rsidR="005B23CD" w:rsidRPr="00412B2D">
        <w:instrText xml:space="preserve"> ADDIN ZOTERO_ITEM CSL_CITATION {"citationID":"50bM95N1","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5B23CD" w:rsidRPr="00412B2D">
        <w:fldChar w:fldCharType="separate"/>
      </w:r>
      <w:r w:rsidR="005B23CD" w:rsidRPr="00412B2D">
        <w:t>(Dobriyal et al., 2012)</w:t>
      </w:r>
      <w:r w:rsidR="005B23CD" w:rsidRPr="00412B2D">
        <w:fldChar w:fldCharType="end"/>
      </w:r>
      <w:r w:rsidR="009D32F5" w:rsidRPr="00412B2D">
        <w:t>. Tensiometers give continuous measurements of moisture content in the soil</w:t>
      </w:r>
      <w:r w:rsidR="00AB2093" w:rsidRPr="00412B2D">
        <w:t xml:space="preserve"> sans instigating any sort of disruption in the soil. Moreover, there is not any kind</w:t>
      </w:r>
      <w:r w:rsidR="00692C99">
        <w:t xml:space="preserve"> of</w:t>
      </w:r>
      <w:r w:rsidR="00AB2093" w:rsidRPr="00412B2D">
        <w:t xml:space="preserve"> complicated electronics involved in this instrument which makes it use cost</w:t>
      </w:r>
      <w:r w:rsidR="00692C99">
        <w:t>-</w:t>
      </w:r>
      <w:r w:rsidR="00AB2093" w:rsidRPr="00412B2D">
        <w:t>effective and easy.</w:t>
      </w:r>
    </w:p>
    <w:p w14:paraId="7FB66091" w14:textId="6A146A0B" w:rsidR="006435BD" w:rsidRPr="00412B2D" w:rsidRDefault="006435BD" w:rsidP="00412B2D">
      <w:pPr>
        <w:autoSpaceDE w:val="0"/>
        <w:autoSpaceDN w:val="0"/>
        <w:adjustRightInd w:val="0"/>
        <w:spacing w:line="480" w:lineRule="auto"/>
      </w:pPr>
      <w:r w:rsidRPr="00412B2D">
        <w:tab/>
        <w:t>A radioactive method that measures the optimum content of moisture in the uppermost layer of the soil (up to 1-2 cm) is called gamma</w:t>
      </w:r>
      <w:r w:rsidR="00EB2D69">
        <w:t>-</w:t>
      </w:r>
      <w:r w:rsidRPr="00412B2D">
        <w:t>ray attenuation.</w:t>
      </w:r>
      <w:r w:rsidR="00734AC1" w:rsidRPr="00412B2D">
        <w:t xml:space="preserve"> An assumption delineates the correlation between absorption o</w:t>
      </w:r>
      <w:r w:rsidR="00692C99">
        <w:t>f</w:t>
      </w:r>
      <w:r w:rsidR="00734AC1" w:rsidRPr="00412B2D">
        <w:t xml:space="preserve"> gamma rays, diffusion and density of the moisture in the soil.</w:t>
      </w:r>
      <w:r w:rsidR="00B40963" w:rsidRPr="00412B2D">
        <w:t xml:space="preserve"> Gamma</w:t>
      </w:r>
      <w:r w:rsidR="00692C99">
        <w:t>-</w:t>
      </w:r>
      <w:r w:rsidR="00B40963" w:rsidRPr="00412B2D">
        <w:t xml:space="preserve">ray attenuation estimates the optimum content of moisture in the soil by calculating the changes in </w:t>
      </w:r>
      <w:r w:rsidR="00692C99">
        <w:t xml:space="preserve">the </w:t>
      </w:r>
      <w:r w:rsidR="00B40963" w:rsidRPr="00412B2D">
        <w:t>wet density of the soil</w:t>
      </w:r>
      <w:r w:rsidR="005B23CD" w:rsidRPr="00412B2D">
        <w:t xml:space="preserve"> </w:t>
      </w:r>
      <w:r w:rsidR="005B23CD" w:rsidRPr="00412B2D">
        <w:fldChar w:fldCharType="begin"/>
      </w:r>
      <w:r w:rsidR="005B23CD" w:rsidRPr="00412B2D">
        <w:instrText xml:space="preserve"> ADDIN ZOTERO_ITEM CSL_CITATION {"citationID":"Evhj7Bu2","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5B23CD" w:rsidRPr="00412B2D">
        <w:fldChar w:fldCharType="separate"/>
      </w:r>
      <w:r w:rsidR="005B23CD" w:rsidRPr="00412B2D">
        <w:t>(Dobriyal et al., 2012)</w:t>
      </w:r>
      <w:r w:rsidR="005B23CD" w:rsidRPr="00412B2D">
        <w:fldChar w:fldCharType="end"/>
      </w:r>
      <w:r w:rsidR="005B23CD" w:rsidRPr="00412B2D">
        <w:t xml:space="preserve">. </w:t>
      </w:r>
      <w:r w:rsidR="002566B3" w:rsidRPr="00412B2D">
        <w:t>This technique not only gives depth</w:t>
      </w:r>
      <w:r w:rsidR="00692C99">
        <w:t>-</w:t>
      </w:r>
      <w:r w:rsidR="002566B3" w:rsidRPr="00412B2D">
        <w:t xml:space="preserve">wise measurements of soil content but is also non-destructive and un-affected by the </w:t>
      </w:r>
      <w:r w:rsidR="00704B26" w:rsidRPr="00412B2D">
        <w:t>moisture state</w:t>
      </w:r>
      <w:r w:rsidR="002566B3" w:rsidRPr="00412B2D">
        <w:t>.</w:t>
      </w:r>
      <w:r w:rsidR="007D5E51" w:rsidRPr="00412B2D">
        <w:t xml:space="preserve"> Moreover, if the soil is frozen state, even then gamma</w:t>
      </w:r>
      <w:r w:rsidR="00692C99">
        <w:t>-</w:t>
      </w:r>
      <w:r w:rsidR="007D5E51" w:rsidRPr="00412B2D">
        <w:t>ray attenuation can measure the content of m</w:t>
      </w:r>
      <w:r w:rsidR="004B312C" w:rsidRPr="00412B2D">
        <w:t>o</w:t>
      </w:r>
      <w:r w:rsidR="007D5E51" w:rsidRPr="00412B2D">
        <w:t>isture in the soil</w:t>
      </w:r>
      <w:r w:rsidR="003E7AF1" w:rsidRPr="00412B2D">
        <w:t>, and if there are temporal variations in the soil gamma</w:t>
      </w:r>
      <w:r w:rsidR="00692C99">
        <w:t>-</w:t>
      </w:r>
      <w:r w:rsidR="003E7AF1" w:rsidRPr="00412B2D">
        <w:t>ray attenuation will measure those changes as well.</w:t>
      </w:r>
      <w:r w:rsidR="00CC6226" w:rsidRPr="00412B2D">
        <w:t xml:space="preserve"> However, gamma</w:t>
      </w:r>
      <w:r w:rsidR="00692C99">
        <w:t>-</w:t>
      </w:r>
      <w:r w:rsidR="00CC6226" w:rsidRPr="00412B2D">
        <w:t xml:space="preserve">ray attenuation is not a </w:t>
      </w:r>
      <w:r w:rsidR="0051564C" w:rsidRPr="00412B2D">
        <w:t>cost-effective</w:t>
      </w:r>
      <w:r w:rsidR="00CC6226" w:rsidRPr="00412B2D">
        <w:t xml:space="preserve"> technique and require high skills, and these two limitations restrict the applicability of gamma</w:t>
      </w:r>
      <w:r w:rsidR="00692C99">
        <w:t>-</w:t>
      </w:r>
      <w:r w:rsidR="00CC6226" w:rsidRPr="00412B2D">
        <w:t>ray attenuation</w:t>
      </w:r>
      <w:r w:rsidR="00792713" w:rsidRPr="00412B2D">
        <w:t xml:space="preserve"> </w:t>
      </w:r>
      <w:r w:rsidR="005B23CD" w:rsidRPr="00412B2D">
        <w:fldChar w:fldCharType="begin"/>
      </w:r>
      <w:r w:rsidR="005B23CD" w:rsidRPr="00412B2D">
        <w:instrText xml:space="preserve"> ADDIN ZOTERO_ITEM CSL_CITATION {"citationID":"avgwq7dZ","properties":{"formattedCitation":"(Pires et al., 2005)","plainCitation":"(Pires et al., 2005)","noteIndex":0},"citationItems":[{"id":1039,"uris":["http://zotero.org/users/local/jsvqEXt1/items/MTFEWNIX"],"uri":["http://zotero.org/users/local/jsvqEXt1/items/MTFEWNIX"],"itemData":{"id":1039,"type":"article-journal","title":"Soil water retention curve determined by gamma-ray beam attenuation","container-title":"Soil and Tillage Research","page":"89–97","volume":"82","issue":"1","source":"Google Scholar","author":[{"family":"Pires","given":"Luiz F."},{"family":"Bacchi","given":"Osny OS"},{"family":"Reichardt","given":"Klaus"}],"issued":{"date-parts":[["2005"]]}}}],"schema":"https://github.com/citation-style-language/schema/raw/master/csl-citation.json"} </w:instrText>
      </w:r>
      <w:r w:rsidR="005B23CD" w:rsidRPr="00412B2D">
        <w:fldChar w:fldCharType="separate"/>
      </w:r>
      <w:r w:rsidR="005B23CD" w:rsidRPr="00412B2D">
        <w:t>(Pires et al., 2005)</w:t>
      </w:r>
      <w:r w:rsidR="005B23CD" w:rsidRPr="00412B2D">
        <w:fldChar w:fldCharType="end"/>
      </w:r>
      <w:r w:rsidR="005B23CD" w:rsidRPr="00412B2D">
        <w:t>.</w:t>
      </w:r>
    </w:p>
    <w:p w14:paraId="053B430D" w14:textId="3A34DB76" w:rsidR="00040581" w:rsidRPr="00412B2D" w:rsidRDefault="00792713" w:rsidP="00412B2D">
      <w:pPr>
        <w:autoSpaceDE w:val="0"/>
        <w:autoSpaceDN w:val="0"/>
        <w:adjustRightInd w:val="0"/>
        <w:spacing w:line="480" w:lineRule="auto"/>
      </w:pPr>
      <w:r w:rsidRPr="00412B2D">
        <w:tab/>
        <w:t>T</w:t>
      </w:r>
      <w:r w:rsidR="00040581" w:rsidRPr="00412B2D">
        <w:t xml:space="preserve">he amount of moisture in </w:t>
      </w:r>
      <w:r w:rsidR="00692C99">
        <w:t xml:space="preserve">the </w:t>
      </w:r>
      <w:r w:rsidR="00040581" w:rsidRPr="00412B2D">
        <w:t>soil is of great importance in civil engineering. The first job on</w:t>
      </w:r>
      <w:r w:rsidR="00692C99">
        <w:t>-</w:t>
      </w:r>
      <w:r w:rsidR="00040581" w:rsidRPr="00412B2D">
        <w:t xml:space="preserve">site being a civil engineer is the identification and classification of the soil using a soil classification system. There is a need to determine </w:t>
      </w:r>
      <w:r w:rsidR="00692C99">
        <w:t xml:space="preserve">the </w:t>
      </w:r>
      <w:r w:rsidR="00040581" w:rsidRPr="00412B2D">
        <w:t xml:space="preserve">Atterberg limits of the soil sample for the classification of the soil with fine grains. In order to determine the </w:t>
      </w:r>
      <w:r w:rsidR="00040581" w:rsidRPr="00412B2D">
        <w:lastRenderedPageBreak/>
        <w:t>Atterberg limits of the soil sample</w:t>
      </w:r>
      <w:r w:rsidR="00692C99">
        <w:t>,</w:t>
      </w:r>
      <w:r w:rsidR="00040581" w:rsidRPr="00412B2D">
        <w:t xml:space="preserve"> it is imperative to find the amount of moisture present in the soil</w:t>
      </w:r>
      <w:r w:rsidR="00BB7E7C" w:rsidRPr="00412B2D">
        <w:t xml:space="preserve"> </w:t>
      </w:r>
      <w:r w:rsidR="00BB7E7C" w:rsidRPr="00412B2D">
        <w:fldChar w:fldCharType="begin"/>
      </w:r>
      <w:r w:rsidR="00BB7E7C" w:rsidRPr="00412B2D">
        <w:instrText xml:space="preserve"> ADDIN ZOTERO_ITEM CSL_CITATION {"citationID":"EfDhiFDE","properties":{"formattedCitation":"(Smith et al., 1985)","plainCitation":"(Smith et al., 1985)","noteIndex":0},"citationItems":[{"id":1056,"uris":["http://zotero.org/users/local/jsvqEXt1/items/LBCYJKJV"],"uri":["http://zotero.org/users/local/jsvqEXt1/items/LBCYJKJV"],"itemData":{"id":1056,"type":"article-journal","title":"Shrinkage and Atterberg limits in relation to other properties of principal soil types in Israel","container-title":"Geoderma","page":"47–65","volume":"35","issue":"1","source":"Google Scholar","author":[{"family":"Smith","given":"C. W."},{"family":"Hadas","given":"A."},{"family":"Dan","given":"J."},{"family":"Koyumdjisky","given":"H."}],"issued":{"date-parts":[["1985"]]}}}],"schema":"https://github.com/citation-style-language/schema/raw/master/csl-citation.json"} </w:instrText>
      </w:r>
      <w:r w:rsidR="00BB7E7C" w:rsidRPr="00412B2D">
        <w:fldChar w:fldCharType="separate"/>
      </w:r>
      <w:r w:rsidR="00BB7E7C" w:rsidRPr="00412B2D">
        <w:t>(Smith et al., 1985)</w:t>
      </w:r>
      <w:r w:rsidR="00BB7E7C" w:rsidRPr="00412B2D">
        <w:fldChar w:fldCharType="end"/>
      </w:r>
      <w:r w:rsidR="00040581" w:rsidRPr="00412B2D">
        <w:t xml:space="preserve">. The parameters such as; liquid limit, shrinkage </w:t>
      </w:r>
      <w:r w:rsidR="00692C99">
        <w:t>l</w:t>
      </w:r>
      <w:r w:rsidR="00040581" w:rsidRPr="00412B2D">
        <w:t xml:space="preserve">imit, and plastic limit of the soil determine the liquid index and plastic index, </w:t>
      </w:r>
      <w:r w:rsidR="00BB7E7C" w:rsidRPr="00412B2D">
        <w:t xml:space="preserve">and </w:t>
      </w:r>
      <w:r w:rsidR="00040581" w:rsidRPr="00412B2D">
        <w:t xml:space="preserve">activity - clay content - of the soil. Atterberg Limits are defined for clay because of its ability to accommodate added water as part of its particle to particle bond (on mineral levels-Vander </w:t>
      </w:r>
      <w:r w:rsidR="00692C99">
        <w:t>V</w:t>
      </w:r>
      <w:r w:rsidR="00040581" w:rsidRPr="00412B2D">
        <w:t xml:space="preserve">aal forces) and increase its bond length without destruction of </w:t>
      </w:r>
      <w:r w:rsidR="00692C99">
        <w:t xml:space="preserve">the </w:t>
      </w:r>
      <w:r w:rsidR="00040581" w:rsidRPr="00412B2D">
        <w:t xml:space="preserve">bond. Hence on </w:t>
      </w:r>
      <w:r w:rsidR="00692C99">
        <w:t xml:space="preserve">the </w:t>
      </w:r>
      <w:r w:rsidR="00040581" w:rsidRPr="00412B2D">
        <w:t>addition of water</w:t>
      </w:r>
      <w:r w:rsidR="00692C99">
        <w:t>,</w:t>
      </w:r>
      <w:r w:rsidR="00040581" w:rsidRPr="00412B2D">
        <w:t xml:space="preserve"> the clays record an increase in volume</w:t>
      </w:r>
      <w:r w:rsidR="00BB7E7C" w:rsidRPr="00412B2D">
        <w:t xml:space="preserve"> </w:t>
      </w:r>
      <w:r w:rsidR="00BB7E7C" w:rsidRPr="00412B2D">
        <w:fldChar w:fldCharType="begin"/>
      </w:r>
      <w:r w:rsidR="00BB7E7C" w:rsidRPr="00412B2D">
        <w:instrText xml:space="preserve"> ADDIN ZOTERO_ITEM CSL_CITATION {"citationID":"2qWGL7Na","properties":{"formattedCitation":"(Smith et al., 1985)","plainCitation":"(Smith et al., 1985)","noteIndex":0},"citationItems":[{"id":1056,"uris":["http://zotero.org/users/local/jsvqEXt1/items/LBCYJKJV"],"uri":["http://zotero.org/users/local/jsvqEXt1/items/LBCYJKJV"],"itemData":{"id":1056,"type":"article-journal","title":"Shrinkage and Atterberg limits in relation to other properties of principal soil types in Israel","container-title":"Geoderma","page":"47–65","volume":"35","issue":"1","source":"Google Scholar","author":[{"family":"Smith","given":"C. W."},{"family":"Hadas","given":"A."},{"family":"Dan","given":"J."},{"family":"Koyumdjisky","given":"H."}],"issued":{"date-parts":[["1985"]]}}}],"schema":"https://github.com/citation-style-language/schema/raw/master/csl-citation.json"} </w:instrText>
      </w:r>
      <w:r w:rsidR="00BB7E7C" w:rsidRPr="00412B2D">
        <w:fldChar w:fldCharType="separate"/>
      </w:r>
      <w:r w:rsidR="00BB7E7C" w:rsidRPr="00412B2D">
        <w:t>(Smith et al., 1985)</w:t>
      </w:r>
      <w:r w:rsidR="00BB7E7C" w:rsidRPr="00412B2D">
        <w:fldChar w:fldCharType="end"/>
      </w:r>
      <w:r w:rsidR="00040581" w:rsidRPr="00412B2D">
        <w:t xml:space="preserve">. In </w:t>
      </w:r>
      <w:r w:rsidR="00692C99">
        <w:t xml:space="preserve">the </w:t>
      </w:r>
      <w:r w:rsidR="00040581" w:rsidRPr="00412B2D">
        <w:t>case of sand</w:t>
      </w:r>
      <w:r w:rsidR="00692C99">
        <w:t>,</w:t>
      </w:r>
      <w:r w:rsidR="00040581" w:rsidRPr="00412B2D">
        <w:t xml:space="preserve"> the same cannot be said because particles are neutral without any force of attraction. Water added beyond saturation would appear as free water. Particles do not stick together and this can also be seen as wet clay</w:t>
      </w:r>
      <w:r w:rsidR="00BB7E7C" w:rsidRPr="00412B2D">
        <w:t xml:space="preserve"> and</w:t>
      </w:r>
      <w:r w:rsidR="00040581" w:rsidRPr="00412B2D">
        <w:t xml:space="preserve"> can be drawn into threads while sand cannot.</w:t>
      </w:r>
    </w:p>
    <w:p w14:paraId="4D880BE2" w14:textId="17EF76D9" w:rsidR="00040581" w:rsidRPr="00412B2D" w:rsidRDefault="00040581" w:rsidP="00412B2D">
      <w:pPr>
        <w:spacing w:after="240" w:line="480" w:lineRule="auto"/>
        <w:ind w:firstLine="720"/>
      </w:pPr>
      <w:r w:rsidRPr="00412B2D">
        <w:t xml:space="preserve">Nature of the construction project governs which other properties of the soil are to </w:t>
      </w:r>
      <w:r w:rsidR="00714011" w:rsidRPr="00412B2D">
        <w:t xml:space="preserve">be </w:t>
      </w:r>
      <w:r w:rsidRPr="00412B2D">
        <w:t xml:space="preserve">determined inevitably. As far as the application of the soil is concerned then one can witness that the construction of earthen </w:t>
      </w:r>
      <w:r w:rsidR="00792713" w:rsidRPr="00412B2D">
        <w:t>dams</w:t>
      </w:r>
      <w:r w:rsidRPr="00412B2D">
        <w:t xml:space="preserve">, sub-grades, and </w:t>
      </w:r>
      <w:r w:rsidR="00486358" w:rsidRPr="00412B2D">
        <w:t>embankments</w:t>
      </w:r>
      <w:r w:rsidRPr="00412B2D">
        <w:t xml:space="preserve"> use soil as a foundation and construction material. Some of the engineering properties of the soil such as settlement, degree of expansion, bearing capacity, etc. depends on the amount of moisture in the soil</w:t>
      </w:r>
      <w:r w:rsidR="00561279" w:rsidRPr="00412B2D">
        <w:t xml:space="preserve"> </w:t>
      </w:r>
      <w:r w:rsidR="00561279" w:rsidRPr="00412B2D">
        <w:fldChar w:fldCharType="begin"/>
      </w:r>
      <w:r w:rsidR="00561279" w:rsidRPr="00412B2D">
        <w:instrText xml:space="preserve"> ADDIN ZOTERO_ITEM CSL_CITATION {"citationID":"Co5CeuIH","properties":{"formattedCitation":"(Jafer et al., 2016)","plainCitation":"(Jafer et al., 2016)","noteIndex":0},"citationItems":[{"id":1062,"uris":["http://zotero.org/users/local/jsvqEXt1/items/TGGE8CIH"],"uri":["http://zotero.org/users/local/jsvqEXt1/items/TGGE8CIH"],"itemData":{"id":1062,"type":"article-journal","title":"A statistical model for the geotechnical parameters of cement-stabilised hightown's soft soil: a case study of liverpool, UK","container-title":"International Journal of Civil, Environmental, Structural, Construction and Architectural Engineering","page":"885–890","volume":"10","issue":"7","source":"Google Scholar","title-short":"A statistical model for the geotechnical parameters of cement-stabilised hightown's soft soil","author":[{"family":"Jafer","given":"Hassnen M."},{"family":"Hashim","given":"Khalid S."},{"family":"Atherton","given":"WILLIAM"},{"family":"Al-attabi","given":"A."}],"issued":{"date-parts":[["2016"]]}}}],"schema":"https://github.com/citation-style-language/schema/raw/master/csl-citation.json"} </w:instrText>
      </w:r>
      <w:r w:rsidR="00561279" w:rsidRPr="00412B2D">
        <w:fldChar w:fldCharType="separate"/>
      </w:r>
      <w:r w:rsidR="00561279" w:rsidRPr="00412B2D">
        <w:t>(Jafer et al., 2016)</w:t>
      </w:r>
      <w:r w:rsidR="00561279" w:rsidRPr="00412B2D">
        <w:fldChar w:fldCharType="end"/>
      </w:r>
      <w:r w:rsidRPr="00412B2D">
        <w:t xml:space="preserve">. The engineering properties of the soil assist engineers and researcher in understanding the soil </w:t>
      </w:r>
      <w:proofErr w:type="spellStart"/>
      <w:r w:rsidRPr="00412B2D">
        <w:t>behavio</w:t>
      </w:r>
      <w:r w:rsidR="00692C99">
        <w:t>u</w:t>
      </w:r>
      <w:r w:rsidRPr="00412B2D">
        <w:t>r</w:t>
      </w:r>
      <w:proofErr w:type="spellEnd"/>
      <w:r w:rsidRPr="00412B2D">
        <w:t xml:space="preserve"> in different situations. The understanding of soil </w:t>
      </w:r>
      <w:proofErr w:type="spellStart"/>
      <w:r w:rsidRPr="00412B2D">
        <w:t>behavio</w:t>
      </w:r>
      <w:r w:rsidR="00692C99">
        <w:t>u</w:t>
      </w:r>
      <w:r w:rsidRPr="00412B2D">
        <w:t>r</w:t>
      </w:r>
      <w:proofErr w:type="spellEnd"/>
      <w:r w:rsidRPr="00412B2D">
        <w:t xml:space="preserve"> in different scenarios helps to evaluate; whether the soil is suitable for the required application, or the soil requires any engineering to make it suitable</w:t>
      </w:r>
      <w:r w:rsidR="00561279" w:rsidRPr="00412B2D">
        <w:t xml:space="preserve"> </w:t>
      </w:r>
      <w:r w:rsidR="00561279" w:rsidRPr="00412B2D">
        <w:fldChar w:fldCharType="begin"/>
      </w:r>
      <w:r w:rsidR="00561279" w:rsidRPr="00412B2D">
        <w:instrText xml:space="preserve"> ADDIN ZOTERO_ITEM CSL_CITATION {"citationID":"bjD0xeDk","properties":{"formattedCitation":"(Jafer et al., 2016)","plainCitation":"(Jafer et al., 2016)","noteIndex":0},"citationItems":[{"id":1062,"uris":["http://zotero.org/users/local/jsvqEXt1/items/TGGE8CIH"],"uri":["http://zotero.org/users/local/jsvqEXt1/items/TGGE8CIH"],"itemData":{"id":1062,"type":"article-journal","title":"A statistical model for the geotechnical parameters of cement-stabilised hightown's soft soil: a case study of liverpool, UK","container-title":"International Journal of Civil, Environmental, Structural, Construction and Architectural Engineering","page":"885–890","volume":"10","issue":"7","source":"Google Scholar","title-short":"A statistical model for the geotechnical parameters of cement-stabilised hightown's soft soil","author":[{"family":"Jafer","given":"Hassnen M."},{"family":"Hashim","given":"Khalid S."},{"family":"Atherton","given":"WILLIAM"},{"family":"Al-attabi","given":"A."}],"issued":{"date-parts":[["2016"]]}}}],"schema":"https://github.com/citation-style-language/schema/raw/master/csl-citation.json"} </w:instrText>
      </w:r>
      <w:r w:rsidR="00561279" w:rsidRPr="00412B2D">
        <w:fldChar w:fldCharType="separate"/>
      </w:r>
      <w:r w:rsidR="00561279" w:rsidRPr="00412B2D">
        <w:t>(Jafer et al., 2016)</w:t>
      </w:r>
      <w:r w:rsidR="00561279" w:rsidRPr="00412B2D">
        <w:fldChar w:fldCharType="end"/>
      </w:r>
      <w:r w:rsidRPr="00412B2D">
        <w:t>.</w:t>
      </w:r>
    </w:p>
    <w:p w14:paraId="773CC5D9" w14:textId="245B01E3" w:rsidR="00040581" w:rsidRPr="00412B2D" w:rsidRDefault="00040581" w:rsidP="00412B2D">
      <w:pPr>
        <w:spacing w:after="240" w:line="480" w:lineRule="auto"/>
      </w:pPr>
      <w:r w:rsidRPr="00412B2D">
        <w:tab/>
        <w:t xml:space="preserve">The role of optimum moisture content is </w:t>
      </w:r>
      <w:r w:rsidR="0042509F" w:rsidRPr="00412B2D">
        <w:t>important</w:t>
      </w:r>
      <w:r w:rsidRPr="00412B2D">
        <w:t xml:space="preserve"> in designing</w:t>
      </w:r>
      <w:r w:rsidR="0042509F" w:rsidRPr="00412B2D">
        <w:t xml:space="preserve"> construction projects</w:t>
      </w:r>
      <w:r w:rsidRPr="00412B2D">
        <w:t xml:space="preserve">. </w:t>
      </w:r>
      <w:r w:rsidR="00486358" w:rsidRPr="00412B2D">
        <w:t>It is</w:t>
      </w:r>
      <w:r w:rsidRPr="00412B2D">
        <w:t xml:space="preserve"> for slope stability (and yes landslide or </w:t>
      </w:r>
      <w:r w:rsidR="00486358" w:rsidRPr="00412B2D">
        <w:t>mudflow). It is</w:t>
      </w:r>
      <w:r w:rsidRPr="00412B2D">
        <w:t xml:space="preserve"> for </w:t>
      </w:r>
      <w:r w:rsidR="00561279" w:rsidRPr="00412B2D">
        <w:t>the validation of</w:t>
      </w:r>
      <w:r w:rsidRPr="00412B2D">
        <w:t xml:space="preserve"> </w:t>
      </w:r>
      <w:r w:rsidRPr="00412B2D">
        <w:lastRenderedPageBreak/>
        <w:t xml:space="preserve">the Atterberg data output from the lab. </w:t>
      </w:r>
      <w:r w:rsidR="00486358" w:rsidRPr="00412B2D">
        <w:t>I</w:t>
      </w:r>
      <w:r w:rsidRPr="00412B2D">
        <w:t>t comes to challenge to bring the whole involved office staff and lab technician into the field just to s</w:t>
      </w:r>
      <w:r w:rsidR="00486358" w:rsidRPr="00412B2D">
        <w:t>ee the condition of the slope. He</w:t>
      </w:r>
      <w:r w:rsidRPr="00412B2D">
        <w:t>nce</w:t>
      </w:r>
      <w:r w:rsidR="00486358" w:rsidRPr="00412B2D">
        <w:t>, that is</w:t>
      </w:r>
      <w:r w:rsidRPr="00412B2D">
        <w:t xml:space="preserve"> why only the drilling team and 1–2 </w:t>
      </w:r>
      <w:r w:rsidR="00561279" w:rsidRPr="00412B2D">
        <w:t xml:space="preserve">engineers are involved </w:t>
      </w:r>
      <w:r w:rsidRPr="00412B2D">
        <w:t xml:space="preserve">to take photograph and </w:t>
      </w:r>
      <w:r w:rsidR="00561279" w:rsidRPr="00412B2D">
        <w:t>demonstrate the conditions</w:t>
      </w:r>
      <w:r w:rsidR="00A135C1" w:rsidRPr="00412B2D">
        <w:t xml:space="preserve"> to engineers at the office</w:t>
      </w:r>
      <w:r w:rsidR="00454704" w:rsidRPr="00412B2D">
        <w:t xml:space="preserve"> </w:t>
      </w:r>
      <w:r w:rsidR="00454704" w:rsidRPr="00412B2D">
        <w:fldChar w:fldCharType="begin"/>
      </w:r>
      <w:r w:rsidR="00454704" w:rsidRPr="00412B2D">
        <w:instrText xml:space="preserve"> ADDIN ZOTERO_ITEM CSL_CITATION {"citationID":"FO4M5GMy","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454704" w:rsidRPr="00412B2D">
        <w:fldChar w:fldCharType="separate"/>
      </w:r>
      <w:r w:rsidR="00454704" w:rsidRPr="00412B2D">
        <w:t>(Roy and Bhalla, 2017)</w:t>
      </w:r>
      <w:r w:rsidR="00454704" w:rsidRPr="00412B2D">
        <w:fldChar w:fldCharType="end"/>
      </w:r>
      <w:r w:rsidR="00A135C1" w:rsidRPr="00412B2D">
        <w:t>. A</w:t>
      </w:r>
      <w:r w:rsidRPr="00412B2D">
        <w:t xml:space="preserve">fter the lab comes up with the output, </w:t>
      </w:r>
      <w:r w:rsidR="00561279" w:rsidRPr="00412B2D">
        <w:t xml:space="preserve">there will be </w:t>
      </w:r>
      <w:r w:rsidR="00692C99">
        <w:t xml:space="preserve">a </w:t>
      </w:r>
      <w:r w:rsidR="00561279" w:rsidRPr="00412B2D">
        <w:t xml:space="preserve">requirement to </w:t>
      </w:r>
      <w:r w:rsidRPr="00412B2D">
        <w:t xml:space="preserve">validate the in-situ condition with </w:t>
      </w:r>
      <w:r w:rsidR="00692C99">
        <w:t xml:space="preserve">the </w:t>
      </w:r>
      <w:r w:rsidRPr="00412B2D">
        <w:t>soil sample. if the field engineer said the top</w:t>
      </w:r>
      <w:r w:rsidR="00692C99">
        <w:t xml:space="preserve">most </w:t>
      </w:r>
      <w:r w:rsidRPr="00412B2D">
        <w:t xml:space="preserve">soil is fairly wet, there </w:t>
      </w:r>
      <w:r w:rsidR="00692C99">
        <w:t>is</w:t>
      </w:r>
      <w:r w:rsidRPr="00412B2D">
        <w:t xml:space="preserve"> </w:t>
      </w:r>
      <w:r w:rsidR="00692C99">
        <w:t xml:space="preserve">a </w:t>
      </w:r>
      <w:r w:rsidR="00561279" w:rsidRPr="00412B2D">
        <w:t>p</w:t>
      </w:r>
      <w:r w:rsidRPr="00412B2D">
        <w:t xml:space="preserve">ool of water and left </w:t>
      </w:r>
      <w:r w:rsidR="00692C99">
        <w:t xml:space="preserve">a </w:t>
      </w:r>
      <w:r w:rsidRPr="00412B2D">
        <w:t>footprint when stepped upon but the moisture content turns out it’s far below the Liquid limit (or even sometimes below plastic limit)</w:t>
      </w:r>
      <w:r w:rsidR="00454704" w:rsidRPr="00412B2D">
        <w:t xml:space="preserve"> </w:t>
      </w:r>
      <w:r w:rsidR="00454704" w:rsidRPr="00412B2D">
        <w:fldChar w:fldCharType="begin"/>
      </w:r>
      <w:r w:rsidR="00454704" w:rsidRPr="00412B2D">
        <w:instrText xml:space="preserve"> ADDIN ZOTERO_ITEM CSL_CITATION {"citationID":"96YE7FO1","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454704" w:rsidRPr="00412B2D">
        <w:fldChar w:fldCharType="separate"/>
      </w:r>
      <w:r w:rsidR="00454704" w:rsidRPr="00412B2D">
        <w:t>(Roy and Bhalla, 2017)</w:t>
      </w:r>
      <w:r w:rsidR="00454704" w:rsidRPr="00412B2D">
        <w:fldChar w:fldCharType="end"/>
      </w:r>
      <w:r w:rsidR="00454704" w:rsidRPr="00412B2D">
        <w:t xml:space="preserve">. In such </w:t>
      </w:r>
      <w:r w:rsidR="00692C99">
        <w:t xml:space="preserve">a </w:t>
      </w:r>
      <w:r w:rsidR="00454704" w:rsidRPr="00412B2D">
        <w:t>case</w:t>
      </w:r>
      <w:r w:rsidR="00692C99">
        <w:t>,</w:t>
      </w:r>
      <w:r w:rsidRPr="00412B2D">
        <w:t xml:space="preserve"> there must be a breach in the sample tube and probably the sample data is invalid. hence re-sampling is probably required (or sometimes if it’s impossible, </w:t>
      </w:r>
      <w:r w:rsidR="005B5A47">
        <w:t>and the only reliable sources are the values of CPT and SPT</w:t>
      </w:r>
      <w:r w:rsidRPr="00412B2D">
        <w:t>).</w:t>
      </w:r>
    </w:p>
    <w:p w14:paraId="717F137C" w14:textId="3492BE05" w:rsidR="00040581" w:rsidRPr="00412B2D" w:rsidRDefault="00792713" w:rsidP="00412B2D">
      <w:pPr>
        <w:spacing w:after="240" w:line="480" w:lineRule="auto"/>
      </w:pPr>
      <w:r w:rsidRPr="00412B2D">
        <w:tab/>
      </w:r>
      <w:r w:rsidR="00CF2BDA" w:rsidRPr="00412B2D">
        <w:t>T</w:t>
      </w:r>
      <w:r w:rsidR="00040581" w:rsidRPr="00412B2D">
        <w:t>he parameter required for the analysis</w:t>
      </w:r>
      <w:r w:rsidR="00CF2BDA" w:rsidRPr="00412B2D">
        <w:t xml:space="preserve"> of soil liqu</w:t>
      </w:r>
      <w:r w:rsidR="00692C99">
        <w:t>efac</w:t>
      </w:r>
      <w:r w:rsidR="00CF2BDA" w:rsidRPr="00412B2D">
        <w:t>tion potential</w:t>
      </w:r>
      <w:r w:rsidR="00040581" w:rsidRPr="00412B2D">
        <w:t xml:space="preserve"> </w:t>
      </w:r>
      <w:r w:rsidR="00692C99">
        <w:t>is</w:t>
      </w:r>
      <w:r w:rsidR="00040581" w:rsidRPr="00412B2D">
        <w:t xml:space="preserve"> moisture content and the Atterberg limits. </w:t>
      </w:r>
      <w:r w:rsidR="00561279" w:rsidRPr="00412B2D">
        <w:t>P</w:t>
      </w:r>
      <w:r w:rsidR="00040581" w:rsidRPr="00412B2D">
        <w:t>lot</w:t>
      </w:r>
      <w:r w:rsidR="00561279" w:rsidRPr="00412B2D">
        <w:t>ting</w:t>
      </w:r>
      <w:r w:rsidR="00040581" w:rsidRPr="00412B2D">
        <w:t xml:space="preserve"> th</w:t>
      </w:r>
      <w:r w:rsidR="00561279" w:rsidRPr="00412B2D">
        <w:t>e</w:t>
      </w:r>
      <w:r w:rsidR="00040581" w:rsidRPr="00412B2D">
        <w:t xml:space="preserve">se into Bray and </w:t>
      </w:r>
      <w:proofErr w:type="spellStart"/>
      <w:r w:rsidR="00040581" w:rsidRPr="00412B2D">
        <w:t>Sancio</w:t>
      </w:r>
      <w:proofErr w:type="spellEnd"/>
      <w:r w:rsidR="00040581" w:rsidRPr="00412B2D">
        <w:t xml:space="preserve"> chart or other method</w:t>
      </w:r>
      <w:r w:rsidR="00692C99">
        <w:t>s</w:t>
      </w:r>
      <w:r w:rsidR="00040581" w:rsidRPr="00412B2D">
        <w:t>, liquefaction potential</w:t>
      </w:r>
      <w:r w:rsidR="0046127F">
        <w:t xml:space="preserve"> will be calculated</w:t>
      </w:r>
      <w:r w:rsidR="00040581" w:rsidRPr="00412B2D">
        <w:t xml:space="preserve">. these are very important when designing </w:t>
      </w:r>
      <w:r w:rsidR="00692C99">
        <w:t xml:space="preserve">the </w:t>
      </w:r>
      <w:r w:rsidR="00040581" w:rsidRPr="00412B2D">
        <w:t xml:space="preserve">foundation of </w:t>
      </w:r>
      <w:r w:rsidR="00692C99">
        <w:t xml:space="preserve">the </w:t>
      </w:r>
      <w:r w:rsidR="00040581" w:rsidRPr="00412B2D">
        <w:t xml:space="preserve">high-rise building. The amount of moisture in the soil has a great significance in civil engineering; one of </w:t>
      </w:r>
      <w:r w:rsidR="00454704" w:rsidRPr="00412B2D">
        <w:t>its</w:t>
      </w:r>
      <w:r w:rsidR="00040581" w:rsidRPr="00412B2D">
        <w:t xml:space="preserve"> most important uses is in the construction of an embankment, where </w:t>
      </w:r>
      <w:r w:rsidR="00692C99">
        <w:t xml:space="preserve">the </w:t>
      </w:r>
      <w:r w:rsidR="00040581" w:rsidRPr="00412B2D">
        <w:t>density of the compacted embankment is dependent upon the moisture content. A structure is only as strong as its foundation</w:t>
      </w:r>
      <w:r w:rsidR="00454704" w:rsidRPr="00412B2D">
        <w:t>, however, m</w:t>
      </w:r>
      <w:r w:rsidR="00040581" w:rsidRPr="00412B2D">
        <w:t xml:space="preserve">ost of the places require stabilization, drying out or compaction of the soil inevitably to prevent </w:t>
      </w:r>
      <w:r w:rsidR="00692C99">
        <w:t xml:space="preserve">a </w:t>
      </w:r>
      <w:r w:rsidR="00040581" w:rsidRPr="00412B2D">
        <w:t xml:space="preserve">crack in the foundation or </w:t>
      </w:r>
      <w:proofErr w:type="spellStart"/>
      <w:r w:rsidR="00040581" w:rsidRPr="00412B2D">
        <w:t>minimi</w:t>
      </w:r>
      <w:r w:rsidR="00AB3A2F">
        <w:t>s</w:t>
      </w:r>
      <w:r w:rsidR="00040581" w:rsidRPr="00412B2D">
        <w:t>ing</w:t>
      </w:r>
      <w:proofErr w:type="spellEnd"/>
      <w:r w:rsidR="00040581" w:rsidRPr="00412B2D">
        <w:t xml:space="preserve"> the foundation movement</w:t>
      </w:r>
      <w:r w:rsidR="003F0D23" w:rsidRPr="00412B2D">
        <w:t xml:space="preserve"> </w:t>
      </w:r>
      <w:r w:rsidR="003F0D23" w:rsidRPr="00412B2D">
        <w:fldChar w:fldCharType="begin"/>
      </w:r>
      <w:r w:rsidR="003F0D23" w:rsidRPr="00412B2D">
        <w:instrText xml:space="preserve"> ADDIN ZOTERO_ITEM CSL_CITATION {"citationID":"PewmZ6qD","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00040581" w:rsidRPr="00412B2D">
        <w:t>. Moisture is considered as an enemy to any modern structure</w:t>
      </w:r>
      <w:r w:rsidR="003F0D23" w:rsidRPr="00412B2D">
        <w:t>, s</w:t>
      </w:r>
      <w:r w:rsidR="00040581" w:rsidRPr="00412B2D">
        <w:t>o, while testing for the amount of water in the soil, one can compute the necessary quantity soil amendments for stabilization</w:t>
      </w:r>
      <w:r w:rsidR="003F0D23" w:rsidRPr="00412B2D">
        <w:t xml:space="preserve"> </w:t>
      </w:r>
      <w:r w:rsidR="003F0D23" w:rsidRPr="00412B2D">
        <w:fldChar w:fldCharType="begin"/>
      </w:r>
      <w:r w:rsidR="003F0D23" w:rsidRPr="00412B2D">
        <w:instrText xml:space="preserve"> ADDIN ZOTERO_ITEM CSL_CITATION {"citationID":"MHZTCIG4","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00040581" w:rsidRPr="00412B2D">
        <w:t xml:space="preserve">. Moreover, water holding </w:t>
      </w:r>
      <w:r w:rsidR="00040581" w:rsidRPr="00412B2D">
        <w:lastRenderedPageBreak/>
        <w:t xml:space="preserve">capacity is another parameter that can be computed during the test. During the formulation of </w:t>
      </w:r>
      <w:r w:rsidR="00692C99">
        <w:t xml:space="preserve">the </w:t>
      </w:r>
      <w:r w:rsidR="00040581" w:rsidRPr="00412B2D">
        <w:t>drainage plan, there is a need to consider run</w:t>
      </w:r>
      <w:r w:rsidR="00692C99">
        <w:t>-</w:t>
      </w:r>
      <w:r w:rsidR="00040581" w:rsidRPr="00412B2D">
        <w:t xml:space="preserve">off water to avert the flooding risks, because structures do not absorb rainfall or precipitation.  </w:t>
      </w:r>
    </w:p>
    <w:p w14:paraId="331B6D6A" w14:textId="317C2B5A" w:rsidR="00040581" w:rsidRPr="00412B2D" w:rsidRDefault="00040581" w:rsidP="00412B2D">
      <w:pPr>
        <w:pStyle w:val="uiqtextpara"/>
        <w:spacing w:before="0" w:beforeAutospacing="0" w:after="240" w:afterAutospacing="0" w:line="480" w:lineRule="auto"/>
      </w:pPr>
      <w:r w:rsidRPr="00412B2D">
        <w:tab/>
        <w:t xml:space="preserve">It is imperative to find out the optimum amount of moisture in the soil for achieving maximum density compaction and therefore, maximum bearing capacity. Moisture content specifications typically necessitate that the soil </w:t>
      </w:r>
      <w:r w:rsidR="00692C99">
        <w:t>is</w:t>
      </w:r>
      <w:r w:rsidRPr="00412B2D">
        <w:t xml:space="preserve"> compressed or compacted within -2 points to +4 points of optimum and achieve 95% or higher density</w:t>
      </w:r>
      <w:r w:rsidR="003F0D23" w:rsidRPr="00412B2D">
        <w:t xml:space="preserve"> </w:t>
      </w:r>
      <w:r w:rsidR="003F0D23" w:rsidRPr="00412B2D">
        <w:fldChar w:fldCharType="begin"/>
      </w:r>
      <w:r w:rsidR="003F0D23" w:rsidRPr="00412B2D">
        <w:instrText xml:space="preserve"> ADDIN ZOTERO_ITEM CSL_CITATION {"citationID":"bHQDiXEJ","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Pr="00412B2D">
        <w:t>. Moisture content is incredibly important. Rather than explain some or attempt to explain all the ways it</w:t>
      </w:r>
      <w:r w:rsidR="00203E01">
        <w:t xml:space="preserve"> is</w:t>
      </w:r>
      <w:r w:rsidRPr="00412B2D">
        <w:t xml:space="preserve"> important</w:t>
      </w:r>
      <w:r w:rsidR="00203E01">
        <w:t>.</w:t>
      </w:r>
      <w:r w:rsidRPr="00412B2D">
        <w:t xml:space="preserve"> </w:t>
      </w:r>
      <w:r w:rsidR="00203E01" w:rsidRPr="00412B2D">
        <w:fldChar w:fldCharType="begin"/>
      </w:r>
      <w:r w:rsidR="00203E01" w:rsidRPr="00412B2D">
        <w:instrText xml:space="preserve"> ADDIN ZOTERO_ITEM CSL_CITATION {"citationID":"Rv6EmsR7","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203E01" w:rsidRPr="00412B2D">
        <w:fldChar w:fldCharType="separate"/>
      </w:r>
      <w:r w:rsidR="00203E01" w:rsidRPr="00412B2D">
        <w:t>(Roy and Bhalla</w:t>
      </w:r>
      <w:r w:rsidR="00203E01">
        <w:t xml:space="preserve"> (</w:t>
      </w:r>
      <w:r w:rsidR="00203E01" w:rsidRPr="00412B2D">
        <w:t>2017)</w:t>
      </w:r>
      <w:r w:rsidR="00203E01" w:rsidRPr="00412B2D">
        <w:fldChar w:fldCharType="end"/>
      </w:r>
      <w:r w:rsidR="00203E01">
        <w:t xml:space="preserve"> </w:t>
      </w:r>
      <w:r w:rsidRPr="00412B2D">
        <w:t>recommend taking an introductory course on geotechnical engineering as a start. Here, moisture content (MC)</w:t>
      </w:r>
      <w:r w:rsidR="000C293D">
        <w:t xml:space="preserve"> in the soil would be introduced in a very short time</w:t>
      </w:r>
      <w:r w:rsidRPr="00412B2D">
        <w:t>. The case could be made that the appearance of disturbed and undisturbed soils would change with MC, depending on the context of observation and appearance</w:t>
      </w:r>
      <w:r w:rsidR="003F0D23" w:rsidRPr="00412B2D">
        <w:t xml:space="preserve"> </w:t>
      </w:r>
      <w:r w:rsidR="003F0D23" w:rsidRPr="00412B2D">
        <w:fldChar w:fldCharType="begin"/>
      </w:r>
      <w:r w:rsidR="003F0D23" w:rsidRPr="00412B2D">
        <w:instrText xml:space="preserve"> ADDIN ZOTERO_ITEM CSL_CITATION {"citationID":"Rv6EmsR7","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Pr="00412B2D">
        <w:t>. Such as an excavator just scooped a bucket full of previously undisturbed in situ soil</w:t>
      </w:r>
      <w:r w:rsidR="00203E01">
        <w:t>.</w:t>
      </w:r>
    </w:p>
    <w:p w14:paraId="3E414E9B" w14:textId="0E56FC4B" w:rsidR="00040581" w:rsidRPr="00412B2D" w:rsidRDefault="00040581" w:rsidP="00412B2D">
      <w:pPr>
        <w:pStyle w:val="uiqtextpara"/>
        <w:spacing w:before="0" w:beforeAutospacing="0" w:after="240" w:afterAutospacing="0" w:line="480" w:lineRule="auto"/>
      </w:pPr>
      <w:r w:rsidRPr="00412B2D">
        <w:tab/>
        <w:t xml:space="preserve">How the moisture content is </w:t>
      </w:r>
      <w:proofErr w:type="spellStart"/>
      <w:r w:rsidRPr="00412B2D">
        <w:t>favo</w:t>
      </w:r>
      <w:r w:rsidR="00692C99">
        <w:t>u</w:t>
      </w:r>
      <w:r w:rsidRPr="00412B2D">
        <w:t>rable</w:t>
      </w:r>
      <w:proofErr w:type="spellEnd"/>
      <w:r w:rsidRPr="00412B2D">
        <w:t xml:space="preserve"> for construction is also an important thing that should be discussed in the literature review. There are basically two limits of soil i.e. elastic and plastic limits. Both; elastic and plastic limits of the soil are vital while finding </w:t>
      </w:r>
      <w:r w:rsidR="00692C99">
        <w:t>a</w:t>
      </w:r>
      <w:r w:rsidRPr="00412B2D">
        <w:t xml:space="preserve"> suitable foundation. So, there is a need to compute the optimum amount of moisture in the soil to know where it achieves maximum strength. So, </w:t>
      </w:r>
      <w:r w:rsidR="00692C99">
        <w:t xml:space="preserve">the </w:t>
      </w:r>
      <w:r w:rsidRPr="00412B2D">
        <w:t xml:space="preserve">moisture content is required to keep in pack solid (Compacted). The Compaction of soil increases while the content of moisture in the soil increases up to </w:t>
      </w:r>
      <w:r w:rsidR="00692C99">
        <w:t xml:space="preserve">the </w:t>
      </w:r>
      <w:r w:rsidRPr="00412B2D">
        <w:t>optimum level of moisture, and following optimum moisture content it starts decreasing</w:t>
      </w:r>
      <w:r w:rsidR="003F0D23" w:rsidRPr="00412B2D">
        <w:t xml:space="preserve"> </w:t>
      </w:r>
      <w:r w:rsidR="003F0D23" w:rsidRPr="00412B2D">
        <w:fldChar w:fldCharType="begin"/>
      </w:r>
      <w:r w:rsidR="003F0D23" w:rsidRPr="00412B2D">
        <w:instrText xml:space="preserve"> ADDIN ZOTERO_ITEM CSL_CITATION {"citationID":"rOnSoiuB","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3F0D23" w:rsidRPr="00412B2D">
        <w:fldChar w:fldCharType="separate"/>
      </w:r>
      <w:r w:rsidR="003F0D23" w:rsidRPr="00412B2D">
        <w:t>(Hossein Alavi et al., 2010)</w:t>
      </w:r>
      <w:r w:rsidR="003F0D23" w:rsidRPr="00412B2D">
        <w:fldChar w:fldCharType="end"/>
      </w:r>
      <w:r w:rsidRPr="00412B2D">
        <w:t xml:space="preserve">. The amount of moisture in the soil also depends upon the type of construction, if it’s a </w:t>
      </w:r>
      <w:r w:rsidRPr="00412B2D">
        <w:lastRenderedPageBreak/>
        <w:t xml:space="preserve">highway project the moisture content is necessary for soil to receive compaction, </w:t>
      </w:r>
      <w:r w:rsidR="00692C99">
        <w:t xml:space="preserve">the </w:t>
      </w:r>
      <w:r w:rsidRPr="00412B2D">
        <w:t xml:space="preserve">quantity of moisture present should be equal to OMC of the particular soil which is about 8–10 % by weight. When it comes to structural work, again soil in moisture plays an important role since </w:t>
      </w:r>
      <w:r w:rsidR="00203E01">
        <w:t>there is a requirement</w:t>
      </w:r>
      <w:r w:rsidRPr="00412B2D">
        <w:t xml:space="preserve"> to compact the soil before going for substructure, and for compacting moisture (OMC) is must , simply rolling the dry soil is useless, as it never achieve the density, and is susceptible </w:t>
      </w:r>
      <w:r w:rsidR="00692C99">
        <w:t>to</w:t>
      </w:r>
      <w:r w:rsidRPr="00412B2D">
        <w:t xml:space="preserve"> shrinkage after load is applied</w:t>
      </w:r>
      <w:r w:rsidR="003F0D23" w:rsidRPr="00412B2D">
        <w:t xml:space="preserve"> </w:t>
      </w:r>
      <w:r w:rsidR="003F0D23" w:rsidRPr="00412B2D">
        <w:fldChar w:fldCharType="begin"/>
      </w:r>
      <w:r w:rsidR="003F0D23" w:rsidRPr="00412B2D">
        <w:instrText xml:space="preserve"> ADDIN ZOTERO_ITEM CSL_CITATION {"citationID":"4B9aWyWa","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Pr="00412B2D">
        <w:t>.</w:t>
      </w:r>
    </w:p>
    <w:p w14:paraId="6A7154A4" w14:textId="23F1FAC4" w:rsidR="00040581" w:rsidRPr="00412B2D" w:rsidRDefault="00040581" w:rsidP="00412B2D">
      <w:pPr>
        <w:pStyle w:val="uiqtextpara"/>
        <w:spacing w:before="0" w:beforeAutospacing="0" w:after="240" w:afterAutospacing="0" w:line="480" w:lineRule="auto"/>
      </w:pPr>
      <w:r w:rsidRPr="00412B2D">
        <w:tab/>
        <w:t xml:space="preserve">Soil should be compacted at or near optimum moisture. However, </w:t>
      </w:r>
      <w:r w:rsidR="00203E01">
        <w:t>engineers</w:t>
      </w:r>
      <w:r w:rsidRPr="00412B2D">
        <w:t xml:space="preserve"> may check the compaction sometime later when moisture conditions have changed. As long as the unit weight percentage standard is met </w:t>
      </w:r>
      <w:r w:rsidR="00203E01">
        <w:t>it may be assumed</w:t>
      </w:r>
      <w:r w:rsidRPr="00412B2D">
        <w:t xml:space="preserve"> that the soil was compacted at or near optimum. Soil density meters measure dry density. Besides, it also depends on whether the soil is clayey or sandy. For sands, it wo</w:t>
      </w:r>
      <w:r w:rsidR="00203E01">
        <w:t>uld no</w:t>
      </w:r>
      <w:r w:rsidRPr="00412B2D">
        <w:t xml:space="preserve">t make much of a difference whether </w:t>
      </w:r>
      <w:r w:rsidR="00203E01">
        <w:t>the soil compacted</w:t>
      </w:r>
      <w:r w:rsidRPr="00412B2D">
        <w:t xml:space="preserve"> </w:t>
      </w:r>
      <w:r w:rsidR="00203E01">
        <w:t xml:space="preserve">is </w:t>
      </w:r>
      <w:r w:rsidRPr="00412B2D">
        <w:t>slightly ‘wet’ or ‘dry’ of the optimum moisture content. However, if it is clay, then compacting it ‘wet’ or ‘dry’ of optimum will have a significant effect on the way it is likely to behave</w:t>
      </w:r>
      <w:r w:rsidR="003F0D23" w:rsidRPr="00412B2D">
        <w:t xml:space="preserve"> </w:t>
      </w:r>
      <w:r w:rsidR="003F0D23" w:rsidRPr="00412B2D">
        <w:fldChar w:fldCharType="begin"/>
      </w:r>
      <w:r w:rsidR="003F0D23" w:rsidRPr="00412B2D">
        <w:instrText xml:space="preserve"> ADDIN ZOTERO_ITEM CSL_CITATION {"citationID":"Xv96zE00","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3F0D23" w:rsidRPr="00412B2D">
        <w:fldChar w:fldCharType="separate"/>
      </w:r>
      <w:r w:rsidR="003F0D23" w:rsidRPr="00412B2D">
        <w:t>(Roy and Bhalla, 2017)</w:t>
      </w:r>
      <w:r w:rsidR="003F0D23" w:rsidRPr="00412B2D">
        <w:fldChar w:fldCharType="end"/>
      </w:r>
      <w:r w:rsidRPr="00412B2D">
        <w:t xml:space="preserve">. Naturally, a clay compacted ‘wet’ of optimum will be relatively soft, while the one compacted ‘dry’ of optimum will be stiff - and hence, they will exhibit different settlement </w:t>
      </w:r>
      <w:proofErr w:type="spellStart"/>
      <w:r w:rsidRPr="00412B2D">
        <w:t>behavio</w:t>
      </w:r>
      <w:r w:rsidR="00692C99">
        <w:t>u</w:t>
      </w:r>
      <w:r w:rsidRPr="00412B2D">
        <w:t>r</w:t>
      </w:r>
      <w:proofErr w:type="spellEnd"/>
      <w:r w:rsidRPr="00412B2D">
        <w:t xml:space="preserve">. It also depends on whether the clay is expansive or not. Hence, there is no single answer to </w:t>
      </w:r>
      <w:r w:rsidR="00203E01">
        <w:t xml:space="preserve">the </w:t>
      </w:r>
      <w:r w:rsidRPr="00412B2D">
        <w:t>question</w:t>
      </w:r>
      <w:r w:rsidR="00203E01">
        <w:t>; soil should be compacted at or near optimum moisture.</w:t>
      </w:r>
    </w:p>
    <w:p w14:paraId="18C90A99" w14:textId="185DA1FC" w:rsidR="00040581" w:rsidRPr="00412B2D" w:rsidRDefault="00040581" w:rsidP="00412B2D">
      <w:pPr>
        <w:pStyle w:val="uiqtextpara"/>
        <w:spacing w:before="0" w:beforeAutospacing="0" w:after="240" w:afterAutospacing="0" w:line="480" w:lineRule="auto"/>
      </w:pPr>
      <w:r w:rsidRPr="00412B2D">
        <w:tab/>
        <w:t xml:space="preserve"> The liquid limit of soil has a major role in </w:t>
      </w:r>
      <w:r w:rsidR="00692C99">
        <w:t xml:space="preserve">the </w:t>
      </w:r>
      <w:r w:rsidRPr="00412B2D">
        <w:t xml:space="preserve">moisture content of the soil. If </w:t>
      </w:r>
      <w:r w:rsidR="00692C99">
        <w:t xml:space="preserve">the </w:t>
      </w:r>
      <w:r w:rsidRPr="00412B2D">
        <w:t>liquid limit is the sufficient amount water to change the property of soil to</w:t>
      </w:r>
      <w:r w:rsidR="00486358" w:rsidRPr="00412B2D">
        <w:t xml:space="preserve"> become</w:t>
      </w:r>
      <w:r w:rsidRPr="00412B2D">
        <w:t xml:space="preserve"> </w:t>
      </w:r>
      <w:r w:rsidR="00486358" w:rsidRPr="00412B2D">
        <w:t>flowable</w:t>
      </w:r>
      <w:r w:rsidRPr="00412B2D">
        <w:t>, and optimum amount of moisture in the soil is the quantity of water required to compact the soil under pressure, so there are no voids in the soil</w:t>
      </w:r>
      <w:r w:rsidR="001D389B" w:rsidRPr="00412B2D">
        <w:t xml:space="preserve"> </w:t>
      </w:r>
      <w:r w:rsidR="001D389B" w:rsidRPr="00412B2D">
        <w:fldChar w:fldCharType="begin"/>
      </w:r>
      <w:r w:rsidR="001D389B" w:rsidRPr="00412B2D">
        <w:instrText xml:space="preserve"> ADDIN ZOTERO_ITEM CSL_CITATION {"citationID":"AVCaGepU","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1D389B" w:rsidRPr="00412B2D">
        <w:fldChar w:fldCharType="separate"/>
      </w:r>
      <w:r w:rsidR="001D389B" w:rsidRPr="00412B2D">
        <w:t>(Roy and Bhalla, 2017)</w:t>
      </w:r>
      <w:r w:rsidR="001D389B" w:rsidRPr="00412B2D">
        <w:fldChar w:fldCharType="end"/>
      </w:r>
      <w:r w:rsidR="001D389B" w:rsidRPr="00412B2D">
        <w:t xml:space="preserve">. </w:t>
      </w:r>
      <w:r w:rsidRPr="00412B2D">
        <w:lastRenderedPageBreak/>
        <w:t>Probably determining the optimum moisture content is more utilized in farming, because tillage car</w:t>
      </w:r>
      <w:r w:rsidR="00486358" w:rsidRPr="00412B2D">
        <w:t>ried out on fields, which</w:t>
      </w:r>
      <w:r w:rsidRPr="00412B2D">
        <w:t xml:space="preserve"> are drier or wetter than the soil with </w:t>
      </w:r>
      <w:r w:rsidR="00692C99">
        <w:t xml:space="preserve">the </w:t>
      </w:r>
      <w:r w:rsidRPr="00412B2D">
        <w:t xml:space="preserve">optimum amount of water, can cause damage in the structure of the soil through the creation of huge lumps. </w:t>
      </w:r>
      <w:r w:rsidR="00692C99">
        <w:t>The l</w:t>
      </w:r>
      <w:r w:rsidRPr="00412B2D">
        <w:t xml:space="preserve">iquid limit would be a useful thing to know during construction because </w:t>
      </w:r>
      <w:r w:rsidR="00D628E4">
        <w:t>engineers</w:t>
      </w:r>
      <w:r w:rsidRPr="00412B2D">
        <w:t xml:space="preserve"> would</w:t>
      </w:r>
      <w:r w:rsidR="00D628E4">
        <w:t xml:space="preserve"> not</w:t>
      </w:r>
      <w:r w:rsidRPr="00412B2D">
        <w:t xml:space="preserve"> want to build on a surface that can move too much due to its being an expansive</w:t>
      </w:r>
      <w:r w:rsidR="001D389B" w:rsidRPr="00412B2D">
        <w:t xml:space="preserve"> </w:t>
      </w:r>
      <w:r w:rsidRPr="00412B2D">
        <w:t>soil</w:t>
      </w:r>
      <w:r w:rsidR="001D389B" w:rsidRPr="00412B2D">
        <w:t xml:space="preserve"> </w:t>
      </w:r>
      <w:r w:rsidR="001D389B" w:rsidRPr="00412B2D">
        <w:fldChar w:fldCharType="begin"/>
      </w:r>
      <w:r w:rsidR="001D389B" w:rsidRPr="00412B2D">
        <w:instrText xml:space="preserve"> ADDIN ZOTERO_ITEM CSL_CITATION {"citationID":"R0tQKSmJ","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1D389B" w:rsidRPr="00412B2D">
        <w:fldChar w:fldCharType="separate"/>
      </w:r>
      <w:r w:rsidR="001D389B" w:rsidRPr="00412B2D">
        <w:t>(Dobriyal et al., 2012)</w:t>
      </w:r>
      <w:r w:rsidR="001D389B" w:rsidRPr="00412B2D">
        <w:fldChar w:fldCharType="end"/>
      </w:r>
      <w:r w:rsidRPr="00412B2D">
        <w:t>. Of course, I may be wrong because our house was built on top of a granite outcropping and it moved up and down an inch every year due to wet and dry seasons. It will be interesting to see the answers from scientists or engineers.</w:t>
      </w:r>
    </w:p>
    <w:p w14:paraId="73A83C16" w14:textId="2C35188A" w:rsidR="00040581" w:rsidRPr="00412B2D" w:rsidRDefault="00040581" w:rsidP="00412B2D">
      <w:pPr>
        <w:pStyle w:val="uiqtextpara"/>
        <w:spacing w:before="0" w:beforeAutospacing="0" w:after="240" w:afterAutospacing="0" w:line="480" w:lineRule="auto"/>
      </w:pPr>
      <w:r w:rsidRPr="00412B2D">
        <w:tab/>
        <w:t xml:space="preserve">There is also a relationship between moisture content and bearing capacity of the soil. Moisture content affects almost every other property of soil. If </w:t>
      </w:r>
      <w:r w:rsidR="001D389B" w:rsidRPr="00412B2D">
        <w:t>engineers</w:t>
      </w:r>
      <w:r w:rsidRPr="00412B2D">
        <w:t xml:space="preserve"> are familiar with optimum moisture content in soil </w:t>
      </w:r>
      <w:r w:rsidR="001D389B" w:rsidRPr="00412B2D">
        <w:t>compaction,</w:t>
      </w:r>
      <w:r w:rsidRPr="00412B2D">
        <w:t xml:space="preserve"> </w:t>
      </w:r>
      <w:r w:rsidR="001D389B" w:rsidRPr="00412B2D">
        <w:t>they</w:t>
      </w:r>
      <w:r w:rsidRPr="00412B2D">
        <w:t xml:space="preserve"> will find out that water increase</w:t>
      </w:r>
      <w:r w:rsidR="00692C99">
        <w:t>s</w:t>
      </w:r>
      <w:r w:rsidRPr="00412B2D">
        <w:t xml:space="preserve"> its density until it begins to reduce it at some point when the water in the soil is beginning to replace the particle of soil</w:t>
      </w:r>
      <w:r w:rsidR="001D389B" w:rsidRPr="00412B2D">
        <w:t xml:space="preserve"> </w:t>
      </w:r>
      <w:r w:rsidR="001D389B" w:rsidRPr="00412B2D">
        <w:fldChar w:fldCharType="begin"/>
      </w:r>
      <w:r w:rsidR="001D389B" w:rsidRPr="00412B2D">
        <w:instrText xml:space="preserve"> ADDIN ZOTERO_ITEM CSL_CITATION {"citationID":"rVSFd6Fm","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1D389B" w:rsidRPr="00412B2D">
        <w:fldChar w:fldCharType="separate"/>
      </w:r>
      <w:r w:rsidR="001D389B" w:rsidRPr="00412B2D">
        <w:t>(KS et al., 2015)</w:t>
      </w:r>
      <w:r w:rsidR="001D389B" w:rsidRPr="00412B2D">
        <w:fldChar w:fldCharType="end"/>
      </w:r>
      <w:r w:rsidRPr="00412B2D">
        <w:t xml:space="preserve">. In the formula of ultimate </w:t>
      </w:r>
      <w:r w:rsidR="001D389B" w:rsidRPr="00412B2D">
        <w:t>b</w:t>
      </w:r>
      <w:r w:rsidRPr="00412B2D">
        <w:t xml:space="preserve">earing capacity of </w:t>
      </w:r>
      <w:r w:rsidR="00692C99">
        <w:t xml:space="preserve">the </w:t>
      </w:r>
      <w:r w:rsidRPr="00412B2D">
        <w:t>soil</w:t>
      </w:r>
      <w:r w:rsidR="00692C99">
        <w:t>,</w:t>
      </w:r>
      <w:r w:rsidRPr="00412B2D">
        <w:t xml:space="preserve"> there is a property cohesion which is affected as </w:t>
      </w:r>
      <w:r w:rsidR="00D628E4">
        <w:t>there is an</w:t>
      </w:r>
      <w:r w:rsidRPr="00412B2D">
        <w:t xml:space="preserve"> increase</w:t>
      </w:r>
      <w:r w:rsidR="00D628E4">
        <w:t xml:space="preserve"> in the</w:t>
      </w:r>
      <w:r w:rsidRPr="00412B2D">
        <w:t xml:space="preserve"> water content such that the ultimate bearing capacity is </w:t>
      </w:r>
      <w:r w:rsidR="001D389B" w:rsidRPr="00412B2D">
        <w:t xml:space="preserve">reduced </w:t>
      </w:r>
      <w:r w:rsidR="001D389B" w:rsidRPr="00412B2D">
        <w:fldChar w:fldCharType="begin"/>
      </w:r>
      <w:r w:rsidR="001D389B" w:rsidRPr="00412B2D">
        <w:instrText xml:space="preserve"> ADDIN ZOTERO_ITEM CSL_CITATION {"citationID":"7zqAjE70","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1D389B" w:rsidRPr="00412B2D">
        <w:fldChar w:fldCharType="separate"/>
      </w:r>
      <w:r w:rsidR="001D389B" w:rsidRPr="00412B2D">
        <w:t>(KS et al., 2015)</w:t>
      </w:r>
      <w:r w:rsidR="001D389B" w:rsidRPr="00412B2D">
        <w:fldChar w:fldCharType="end"/>
      </w:r>
      <w:r w:rsidR="001D389B" w:rsidRPr="00412B2D">
        <w:t>.</w:t>
      </w:r>
      <w:r w:rsidRPr="00412B2D">
        <w:t xml:space="preserve"> Take slopes for example as </w:t>
      </w:r>
      <w:r w:rsidR="00692C99">
        <w:t xml:space="preserve">the </w:t>
      </w:r>
      <w:r w:rsidRPr="00412B2D">
        <w:t xml:space="preserve">water level rises the slope becomes unstable and fails under smaller loads. There is a level at which the water content in the soil makes the soil to flow like water this is the liquid limit. Hence at any point in time whether in foundations or soils the moisture content is always controlled by drains. </w:t>
      </w:r>
    </w:p>
    <w:p w14:paraId="18161427" w14:textId="61D33A72" w:rsidR="00040581" w:rsidRPr="00412B2D" w:rsidRDefault="00040581" w:rsidP="00412B2D">
      <w:pPr>
        <w:pStyle w:val="uiqtextpara"/>
        <w:spacing w:before="0" w:beforeAutospacing="0" w:after="240" w:afterAutospacing="0" w:line="480" w:lineRule="auto"/>
      </w:pPr>
      <w:r w:rsidRPr="00412B2D">
        <w:tab/>
        <w:t xml:space="preserve">Generally, when the bearing capacity of the soil decreases as the moisture increases. This happens because water fills the pores between the grains of the soil, and water being an incompressible fluid does not allow the grain of soil to carry more weight. </w:t>
      </w:r>
      <w:r w:rsidRPr="00412B2D">
        <w:lastRenderedPageBreak/>
        <w:t xml:space="preserve">Besides, the effective stress between the grains also </w:t>
      </w:r>
      <w:r w:rsidR="00692C99">
        <w:t>a</w:t>
      </w:r>
      <w:r w:rsidRPr="00412B2D">
        <w:t>ffect</w:t>
      </w:r>
      <w:r w:rsidR="00692C99">
        <w:t>s</w:t>
      </w:r>
      <w:r w:rsidRPr="00412B2D">
        <w:t xml:space="preserve"> the shear strength of soil that depends upon it. And, when </w:t>
      </w:r>
      <w:r w:rsidR="00692C99">
        <w:t xml:space="preserve">the </w:t>
      </w:r>
      <w:r w:rsidRPr="00412B2D">
        <w:t xml:space="preserve">amount of moisture in the soil increases, effectively stress between the pores decrease that consequently lessen the shear strength of the soil. Nevertheless, this is only the general </w:t>
      </w:r>
      <w:proofErr w:type="spellStart"/>
      <w:r w:rsidRPr="00412B2D">
        <w:t>behavio</w:t>
      </w:r>
      <w:r w:rsidR="00692C99">
        <w:t>u</w:t>
      </w:r>
      <w:r w:rsidRPr="00412B2D">
        <w:t>r</w:t>
      </w:r>
      <w:proofErr w:type="spellEnd"/>
      <w:r w:rsidRPr="00412B2D">
        <w:t>, there are exceptions</w:t>
      </w:r>
      <w:r w:rsidR="001D389B" w:rsidRPr="00412B2D">
        <w:t xml:space="preserve"> </w:t>
      </w:r>
      <w:r w:rsidR="001D389B" w:rsidRPr="00412B2D">
        <w:fldChar w:fldCharType="begin"/>
      </w:r>
      <w:r w:rsidR="001D389B" w:rsidRPr="00412B2D">
        <w:instrText xml:space="preserve"> ADDIN ZOTERO_ITEM CSL_CITATION {"citationID":"w3nXKzwu","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1D389B" w:rsidRPr="00412B2D">
        <w:fldChar w:fldCharType="separate"/>
      </w:r>
      <w:r w:rsidR="001D389B" w:rsidRPr="00412B2D">
        <w:t>(KS et al., 2015)</w:t>
      </w:r>
      <w:r w:rsidR="001D389B" w:rsidRPr="00412B2D">
        <w:fldChar w:fldCharType="end"/>
      </w:r>
      <w:r w:rsidRPr="00412B2D">
        <w:t xml:space="preserve">.  While testing the compaction of compacted soil in a field, </w:t>
      </w:r>
      <w:r w:rsidR="00692C99">
        <w:t xml:space="preserve">the </w:t>
      </w:r>
      <w:r w:rsidRPr="00412B2D">
        <w:t xml:space="preserve">soil should be compacted at or near optimum moisture. However, engineers maybe checking the compaction sometime later when moisture conditions have changed. As long as the unit weight percentage standard is met </w:t>
      </w:r>
      <w:r w:rsidR="001D389B" w:rsidRPr="00412B2D">
        <w:t>engineers</w:t>
      </w:r>
      <w:r w:rsidRPr="00412B2D">
        <w:t xml:space="preserve"> may assume that the soil was compacted at or near optimum. Soil density meters measure dry density. </w:t>
      </w:r>
      <w:r w:rsidR="003739C0" w:rsidRPr="00412B2D">
        <w:t xml:space="preserve">The indication about the compactness of soil comes from its dry unit weight, hence, to find out the degree of compaction it is imperative to calculate </w:t>
      </w:r>
      <w:r w:rsidR="00692C99">
        <w:t xml:space="preserve">a </w:t>
      </w:r>
      <w:r w:rsidR="003739C0" w:rsidRPr="00412B2D">
        <w:t>dry unit weight</w:t>
      </w:r>
      <w:r w:rsidR="001D389B" w:rsidRPr="00412B2D">
        <w:t xml:space="preserve"> </w:t>
      </w:r>
      <w:r w:rsidR="001D389B" w:rsidRPr="00412B2D">
        <w:fldChar w:fldCharType="begin"/>
      </w:r>
      <w:r w:rsidR="001D389B" w:rsidRPr="00412B2D">
        <w:instrText xml:space="preserve"> ADDIN ZOTERO_ITEM CSL_CITATION {"citationID":"WaxQMC2d","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1D389B" w:rsidRPr="00412B2D">
        <w:fldChar w:fldCharType="separate"/>
      </w:r>
      <w:r w:rsidR="001D389B" w:rsidRPr="00412B2D">
        <w:t>(Roy and Bhalla, 2017)</w:t>
      </w:r>
      <w:r w:rsidR="001D389B" w:rsidRPr="00412B2D">
        <w:fldChar w:fldCharType="end"/>
      </w:r>
      <w:r w:rsidR="003739C0" w:rsidRPr="00412B2D">
        <w:t>.</w:t>
      </w:r>
      <w:r w:rsidR="00E458AA" w:rsidRPr="00412B2D">
        <w:t xml:space="preserve"> So, the aforementioned argument concludes that if there is higher dry density in the soil, </w:t>
      </w:r>
      <w:r w:rsidR="002973C2" w:rsidRPr="00412B2D">
        <w:t xml:space="preserve">lesser </w:t>
      </w:r>
      <w:r w:rsidR="00E458AA" w:rsidRPr="00412B2D">
        <w:t>will be</w:t>
      </w:r>
      <w:r w:rsidR="002973C2" w:rsidRPr="00412B2D">
        <w:t xml:space="preserve"> the</w:t>
      </w:r>
      <w:r w:rsidR="00E458AA" w:rsidRPr="00412B2D">
        <w:t xml:space="preserve"> pore ratio</w:t>
      </w:r>
      <w:r w:rsidR="00760998" w:rsidRPr="00412B2D">
        <w:t>,</w:t>
      </w:r>
      <w:r w:rsidR="002973C2" w:rsidRPr="00412B2D">
        <w:t xml:space="preserve"> higher will be the compactness of </w:t>
      </w:r>
      <w:r w:rsidR="00692C99">
        <w:t xml:space="preserve">the </w:t>
      </w:r>
      <w:r w:rsidR="002973C2" w:rsidRPr="00412B2D">
        <w:t>soil.</w:t>
      </w:r>
    </w:p>
    <w:p w14:paraId="220FCEE6" w14:textId="482D6531" w:rsidR="00040581" w:rsidRPr="00412B2D" w:rsidRDefault="00040581" w:rsidP="00412B2D">
      <w:pPr>
        <w:pStyle w:val="uiqtextpara"/>
        <w:spacing w:before="0" w:beforeAutospacing="0" w:after="240" w:afterAutospacing="0" w:line="480" w:lineRule="auto"/>
      </w:pPr>
      <w:r w:rsidRPr="00412B2D">
        <w:tab/>
        <w:t xml:space="preserve">Since ultimate bearing capacity depends upon the physical state of the soil as is quite evident from the </w:t>
      </w:r>
      <w:proofErr w:type="spellStart"/>
      <w:r w:rsidRPr="00412B2D">
        <w:t>Terzaghis</w:t>
      </w:r>
      <w:proofErr w:type="spellEnd"/>
      <w:r w:rsidRPr="00412B2D">
        <w:t xml:space="preserve"> Bearing capacity equation</w:t>
      </w:r>
      <w:r w:rsidR="001D389B" w:rsidRPr="00412B2D">
        <w:t xml:space="preserve"> </w:t>
      </w:r>
      <w:r w:rsidR="001D389B" w:rsidRPr="00412B2D">
        <w:fldChar w:fldCharType="begin"/>
      </w:r>
      <w:r w:rsidR="001D389B" w:rsidRPr="00412B2D">
        <w:instrText xml:space="preserve"> ADDIN ZOTERO_ITEM CSL_CITATION {"citationID":"s3vkcWPX","properties":{"formattedCitation":"(Lee and Salgado, 2005)","plainCitation":"(Lee and Salgado, 2005)","noteIndex":0},"citationItems":[{"id":1068,"uris":["http://zotero.org/users/local/jsvqEXt1/items/VR9LTFVQ"],"uri":["http://zotero.org/users/local/jsvqEXt1/items/VR9LTFVQ"],"itemData":{"id":1068,"type":"article-journal","title":"Estimation of bearing capacity of circular footings on sands based on cone penetration test","container-title":"Journal of Geotechnical and Geoenvironmental Engineering","page":"442–452","volume":"131","issue":"4","source":"Google Scholar","author":[{"family":"Lee","given":"Junhwan"},{"family":"Salgado","given":"Rodrigo"}],"issued":{"date-parts":[["2005"]]}}}],"schema":"https://github.com/citation-style-language/schema/raw/master/csl-citation.json"} </w:instrText>
      </w:r>
      <w:r w:rsidR="001D389B" w:rsidRPr="00412B2D">
        <w:fldChar w:fldCharType="separate"/>
      </w:r>
      <w:r w:rsidR="001D389B" w:rsidRPr="00412B2D">
        <w:t>(Lee and Salgado, 2005)</w:t>
      </w:r>
      <w:r w:rsidR="001D389B" w:rsidRPr="00412B2D">
        <w:fldChar w:fldCharType="end"/>
      </w:r>
      <w:r w:rsidR="001D389B" w:rsidRPr="00412B2D">
        <w:t>.</w:t>
      </w:r>
      <w:r w:rsidRPr="00412B2D">
        <w:t xml:space="preserve">Now during monsoon seasons instead of unit weight of soil we will have to take into account buoyant unit weight in the </w:t>
      </w:r>
      <w:proofErr w:type="spellStart"/>
      <w:r w:rsidRPr="00412B2D">
        <w:t>Terzaghis</w:t>
      </w:r>
      <w:proofErr w:type="spellEnd"/>
      <w:r w:rsidRPr="00412B2D">
        <w:t xml:space="preserve"> equation which can almost halve the value of ultimate bearing capacity and that is why some structures do fail by not designing our structures for reduced bea</w:t>
      </w:r>
      <w:r w:rsidR="00792713" w:rsidRPr="00412B2D">
        <w:t>ring capacity during monsoons</w:t>
      </w:r>
      <w:r w:rsidR="001D389B" w:rsidRPr="00412B2D">
        <w:t xml:space="preserve"> </w:t>
      </w:r>
      <w:r w:rsidR="001D389B" w:rsidRPr="00412B2D">
        <w:fldChar w:fldCharType="begin"/>
      </w:r>
      <w:r w:rsidR="001D389B" w:rsidRPr="00412B2D">
        <w:instrText xml:space="preserve"> ADDIN ZOTERO_ITEM CSL_CITATION {"citationID":"Y7OcJiMi","properties":{"formattedCitation":"(Cerato and Lutenegger, 2007)","plainCitation":"(Cerato and Lutenegger, 2007)","noteIndex":0},"citationItems":[{"id":1067,"uris":["http://zotero.org/users/local/jsvqEXt1/items/TKN2IQCE"],"uri":["http://zotero.org/users/local/jsvqEXt1/items/TKN2IQCE"],"itemData":{"id":1067,"type":"article-journal","title":"Scale effects of shallow foundation bearing capacity on granular material","container-title":"Journal of Geotechnical and Geoenvironmental Engineering","page":"1192–1202","volume":"133","issue":"10","source":"Google Scholar","author":[{"family":"Cerato","given":"Amy B."},{"family":"Lutenegger","given":"Alan J."}],"issued":{"date-parts":[["2007"]]}}}],"schema":"https://github.com/citation-style-language/schema/raw/master/csl-citation.json"} </w:instrText>
      </w:r>
      <w:r w:rsidR="001D389B" w:rsidRPr="00412B2D">
        <w:fldChar w:fldCharType="separate"/>
      </w:r>
      <w:r w:rsidR="001D389B" w:rsidRPr="00412B2D">
        <w:t>(Cerato and Lutenegger, 2007)</w:t>
      </w:r>
      <w:r w:rsidR="001D389B" w:rsidRPr="00412B2D">
        <w:fldChar w:fldCharType="end"/>
      </w:r>
      <w:r w:rsidR="00792713" w:rsidRPr="00412B2D">
        <w:t xml:space="preserve">. </w:t>
      </w:r>
      <w:r w:rsidRPr="00412B2D">
        <w:t xml:space="preserve">In building structures, </w:t>
      </w:r>
      <w:r w:rsidR="001D389B" w:rsidRPr="00412B2D">
        <w:t>engineers</w:t>
      </w:r>
      <w:r w:rsidRPr="00412B2D">
        <w:t xml:space="preserve"> do not use moisture content as a parameter unless </w:t>
      </w:r>
      <w:r w:rsidR="001D389B" w:rsidRPr="00412B2D">
        <w:t>they are</w:t>
      </w:r>
      <w:r w:rsidRPr="00412B2D">
        <w:t xml:space="preserve"> building on r</w:t>
      </w:r>
      <w:r w:rsidR="00486358" w:rsidRPr="00412B2D">
        <w:t>eclaimed land or an embankment. I</w:t>
      </w:r>
      <w:r w:rsidRPr="00412B2D">
        <w:t xml:space="preserve">f </w:t>
      </w:r>
      <w:r w:rsidR="001D389B" w:rsidRPr="00412B2D">
        <w:t>they</w:t>
      </w:r>
      <w:r w:rsidRPr="00412B2D">
        <w:t xml:space="preserve"> do, then optimal moisture content along with maximum dry density</w:t>
      </w:r>
      <w:r w:rsidR="00486358" w:rsidRPr="00412B2D">
        <w:t xml:space="preserve"> is</w:t>
      </w:r>
      <w:r w:rsidR="00D628E4">
        <w:t xml:space="preserve"> what ultimate bearing capacity depends upon, h</w:t>
      </w:r>
      <w:r w:rsidR="00486358" w:rsidRPr="00412B2D">
        <w:t>owever, that is</w:t>
      </w:r>
      <w:r w:rsidR="00792713" w:rsidRPr="00412B2D">
        <w:t xml:space="preserve"> just for quality control. There is </w:t>
      </w:r>
      <w:r w:rsidRPr="00412B2D">
        <w:t>still</w:t>
      </w:r>
      <w:r w:rsidR="00792713" w:rsidRPr="00412B2D">
        <w:t xml:space="preserve"> a</w:t>
      </w:r>
      <w:r w:rsidRPr="00412B2D">
        <w:t xml:space="preserve"> need to </w:t>
      </w:r>
      <w:r w:rsidRPr="00412B2D">
        <w:lastRenderedPageBreak/>
        <w:t>conduct an SPT testing on the compacted reclaimed land to give parameters for bearing capacity analysis.</w:t>
      </w:r>
    </w:p>
    <w:p w14:paraId="19902113" w14:textId="4259103F" w:rsidR="00792713" w:rsidRPr="00412B2D" w:rsidRDefault="00792713" w:rsidP="00412B2D">
      <w:pPr>
        <w:autoSpaceDE w:val="0"/>
        <w:autoSpaceDN w:val="0"/>
        <w:adjustRightInd w:val="0"/>
        <w:spacing w:line="480" w:lineRule="auto"/>
      </w:pPr>
      <w:r w:rsidRPr="00412B2D">
        <w:tab/>
        <w:t>There is a decisive role played by the optimum moisture content in the processes concerning ecosystem levels</w:t>
      </w:r>
      <w:r w:rsidR="0057317C" w:rsidRPr="00412B2D">
        <w:t xml:space="preserve"> </w:t>
      </w:r>
      <w:r w:rsidR="0057317C" w:rsidRPr="00412B2D">
        <w:fldChar w:fldCharType="begin"/>
      </w:r>
      <w:r w:rsidR="0057317C" w:rsidRPr="00412B2D">
        <w:instrText xml:space="preserve"> ADDIN ZOTERO_ITEM CSL_CITATION {"citationID":"LdjXCh61","properties":{"formattedCitation":"(Rhymer et al., 2010)","plainCitation":"(Rhymer et al., 2010)","noteIndex":0},"citationItems":[{"id":1045,"uris":["http://zotero.org/users/local/jsvqEXt1/items/6GBINLAN"],"uri":["http://zotero.org/users/local/jsvqEXt1/items/6GBINLAN"],"itemData":{"id":1045,"type":"article-journal","title":"Can ecosystem services be integrated with conservation? A case study of breeding waders on grassland","container-title":"Ibis","page":"698–712","volume":"152","issue":"4","source":"Google Scholar","title-short":"Can ecosystem services be integrated with conservation?","author":[{"family":"Rhymer","given":"Caroline M."},{"family":"Robinson","given":"Robert A."},{"family":"Smart","given":"Jennifer"},{"family":"Whittingham","given":"Mark J."}],"issued":{"date-parts":[["2010"]]}}}],"schema":"https://github.com/citation-style-language/schema/raw/master/csl-citation.json"} </w:instrText>
      </w:r>
      <w:r w:rsidR="0057317C" w:rsidRPr="00412B2D">
        <w:fldChar w:fldCharType="separate"/>
      </w:r>
      <w:r w:rsidR="0057317C" w:rsidRPr="00412B2D">
        <w:t>(Rhymer et al., 2010)</w:t>
      </w:r>
      <w:r w:rsidR="0057317C" w:rsidRPr="00412B2D">
        <w:fldChar w:fldCharType="end"/>
      </w:r>
      <w:r w:rsidR="0057317C" w:rsidRPr="00412B2D">
        <w:t>.</w:t>
      </w:r>
      <w:r w:rsidR="009F5205" w:rsidRPr="00412B2D">
        <w:t xml:space="preserve"> </w:t>
      </w:r>
      <w:r w:rsidR="00801957" w:rsidRPr="00412B2D">
        <w:t>There is a need to maintain the moisture content in the soil, and for that reason</w:t>
      </w:r>
      <w:r w:rsidR="00692C99">
        <w:t>,</w:t>
      </w:r>
      <w:r w:rsidR="00801957" w:rsidRPr="00412B2D">
        <w:t xml:space="preserve"> geotechnical engineers and scientist are under immense pressure for devising such mechanisms.</w:t>
      </w:r>
      <w:r w:rsidR="0073622F" w:rsidRPr="00412B2D">
        <w:t xml:space="preserve"> </w:t>
      </w:r>
      <w:r w:rsidR="00692C99">
        <w:t>The g</w:t>
      </w:r>
      <w:r w:rsidR="0073622F" w:rsidRPr="00412B2D">
        <w:t xml:space="preserve">eotechnical scientist </w:t>
      </w:r>
      <w:r w:rsidR="0057317C" w:rsidRPr="00412B2D">
        <w:t>has</w:t>
      </w:r>
      <w:r w:rsidR="0073622F" w:rsidRPr="00412B2D">
        <w:t xml:space="preserve"> the responsibility </w:t>
      </w:r>
      <w:r w:rsidR="00391D0A" w:rsidRPr="00412B2D">
        <w:t>to maintain the moisture of the</w:t>
      </w:r>
      <w:r w:rsidR="0073622F" w:rsidRPr="00412B2D">
        <w:t xml:space="preserve"> soil and maximize its productivity for </w:t>
      </w:r>
      <w:r w:rsidR="00CF2BDA" w:rsidRPr="00412B2D">
        <w:t>agrarian and</w:t>
      </w:r>
      <w:r w:rsidR="0073622F" w:rsidRPr="00412B2D">
        <w:t xml:space="preserve"> natural ecosystems.</w:t>
      </w:r>
      <w:r w:rsidR="009F5205" w:rsidRPr="00412B2D">
        <w:t xml:space="preserve"> There is a requirement of </w:t>
      </w:r>
      <w:r w:rsidR="00CF2BDA" w:rsidRPr="00412B2D">
        <w:t>evidence-based</w:t>
      </w:r>
      <w:r w:rsidR="009F5205" w:rsidRPr="00412B2D">
        <w:t xml:space="preserve"> data by hydrological research and soil moisture measurement concerning </w:t>
      </w:r>
      <w:proofErr w:type="spellStart"/>
      <w:r w:rsidR="00692C99">
        <w:t>S</w:t>
      </w:r>
      <w:r w:rsidR="009F5205" w:rsidRPr="00412B2D">
        <w:t>patio</w:t>
      </w:r>
      <w:proofErr w:type="spellEnd"/>
      <w:r w:rsidR="009F5205" w:rsidRPr="00412B2D">
        <w:t xml:space="preserve">-temporal distribution of the moisture content in </w:t>
      </w:r>
      <w:r w:rsidR="00692C99">
        <w:t xml:space="preserve">the </w:t>
      </w:r>
      <w:r w:rsidR="009F5205" w:rsidRPr="00412B2D">
        <w:t>soil in distinct land cover types/land use</w:t>
      </w:r>
      <w:r w:rsidR="0057317C" w:rsidRPr="00412B2D">
        <w:t xml:space="preserve"> </w:t>
      </w:r>
      <w:r w:rsidR="0057317C" w:rsidRPr="00412B2D">
        <w:fldChar w:fldCharType="begin"/>
      </w:r>
      <w:r w:rsidR="0057317C" w:rsidRPr="00412B2D">
        <w:instrText xml:space="preserve"> ADDIN ZOTERO_ITEM CSL_CITATION {"citationID":"CDZZFQHP","properties":{"formattedCitation":"(Sommer et al., 2011)","plainCitation":"(Sommer et al., 2011)","noteIndex":0},"citationItems":[{"id":1048,"uris":["http://zotero.org/users/local/jsvqEXt1/items/IRI9AN3B"],"uri":["http://zotero.org/users/local/jsvqEXt1/items/IRI9AN3B"],"itemData":{"id":1048,"type":"article-journal","title":"Application of indicator systems for monitoring and assessment of desertification from national to global scales","container-title":"Land Degradation &amp; Development","page":"184–197","volume":"22","issue":"2","source":"Google Scholar","author":[{"family":"Sommer","given":"Stefan"},{"family":"Zucca","given":"Claudio"},{"family":"Grainger","given":"Andrew"},{"family":"Cherlet","given":"Michael"},{"family":"Zougmore","given":"Robert"},{"family":"Sokona","given":"Youba"},{"family":"Hill","given":"Joachim"},{"family":"Della Peruta","given":"Raniero"},{"family":"Roehrig","given":"Julia"},{"family":"Wang","given":"Guosheng"}],"issued":{"date-parts":[["2011"]]}}}],"schema":"https://github.com/citation-style-language/schema/raw/master/csl-citation.json"} </w:instrText>
      </w:r>
      <w:r w:rsidR="0057317C" w:rsidRPr="00412B2D">
        <w:fldChar w:fldCharType="separate"/>
      </w:r>
      <w:r w:rsidR="0057317C" w:rsidRPr="00412B2D">
        <w:t>(Sommer et al., 2011)</w:t>
      </w:r>
      <w:r w:rsidR="0057317C" w:rsidRPr="00412B2D">
        <w:fldChar w:fldCharType="end"/>
      </w:r>
      <w:r w:rsidR="009F5205" w:rsidRPr="00412B2D">
        <w:t>. Agricultural planning, afforestation, land-unit mapping, and regional management planning are expected to improve by optimum content of soil moisture in distinct land</w:t>
      </w:r>
      <w:r w:rsidR="00692C99">
        <w:t>-</w:t>
      </w:r>
      <w:r w:rsidR="009F5205" w:rsidRPr="00412B2D">
        <w:t>use classes</w:t>
      </w:r>
      <w:r w:rsidR="0057317C" w:rsidRPr="00412B2D">
        <w:t xml:space="preserve"> </w:t>
      </w:r>
      <w:r w:rsidR="004C6EBD" w:rsidRPr="00412B2D">
        <w:fldChar w:fldCharType="begin"/>
      </w:r>
      <w:r w:rsidR="004C6EBD" w:rsidRPr="00412B2D">
        <w:instrText xml:space="preserve"> ADDIN ZOTERO_ITEM CSL_CITATION {"citationID":"5aYFa5F2","properties":{"formattedCitation":"(Dobriyal et al., 2012; Merry, 2009)","plainCitation":"(Dobriyal et al., 2012; Merry, 2009)","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id":1051,"uris":["http://zotero.org/users/local/jsvqEXt1/items/IAYAEELM"],"uri":["http://zotero.org/users/local/jsvqEXt1/items/IAYAEELM"],"itemData":{"id":1051,"type":"article-journal","title":"Acidity and alkalinity of soils","container-title":"Environmental and ecological chemistry","page":"115–131","volume":"2","source":"Google Scholar","author":[{"family":"Merry","given":"R. H."}],"issued":{"date-parts":[["2009"]]}}}],"schema":"https://github.com/citation-style-language/schema/raw/master/csl-citation.json"} </w:instrText>
      </w:r>
      <w:r w:rsidR="004C6EBD" w:rsidRPr="00412B2D">
        <w:fldChar w:fldCharType="separate"/>
      </w:r>
      <w:r w:rsidR="004C6EBD" w:rsidRPr="00412B2D">
        <w:t>(Dobriyal et al., 2012; Merry, 2009)</w:t>
      </w:r>
      <w:r w:rsidR="004C6EBD" w:rsidRPr="00412B2D">
        <w:fldChar w:fldCharType="end"/>
      </w:r>
      <w:r w:rsidR="009F5205" w:rsidRPr="00412B2D">
        <w:t>.</w:t>
      </w:r>
      <w:r w:rsidR="00291F9C" w:rsidRPr="00412B2D">
        <w:t xml:space="preserve"> Besides, it will also contribute to comprehending the reciprocal impact of land surface progressions on climate and weather change.</w:t>
      </w:r>
      <w:r w:rsidR="006079E4" w:rsidRPr="00412B2D">
        <w:t xml:space="preserve"> The methods that are discussed in the literature review concerning the calculations of optimum moisture content of soil are applicable on the basis of availability of resources and landscape types. Hence, the literature concerning the moisture content in the soil concludes that different </w:t>
      </w:r>
      <w:r w:rsidR="004C6EBD" w:rsidRPr="00412B2D">
        <w:t>situations</w:t>
      </w:r>
      <w:r w:rsidR="006079E4" w:rsidRPr="00412B2D">
        <w:t xml:space="preserve"> will require different methods for moisture measurement.</w:t>
      </w:r>
      <w:r w:rsidR="00647AFB" w:rsidRPr="00412B2D">
        <w:t xml:space="preserve"> However, the contemporary review is useful at </w:t>
      </w:r>
      <w:r w:rsidR="00692C99">
        <w:t xml:space="preserve">the </w:t>
      </w:r>
      <w:r w:rsidR="00647AFB" w:rsidRPr="00412B2D">
        <w:t xml:space="preserve">regional and global level for estimating optimum moisture content </w:t>
      </w:r>
      <w:r w:rsidR="00692C99">
        <w:t xml:space="preserve">for </w:t>
      </w:r>
      <w:r w:rsidR="00E21E6F" w:rsidRPr="00412B2D">
        <w:t>validation</w:t>
      </w:r>
      <w:r w:rsidR="00647AFB" w:rsidRPr="00412B2D">
        <w:t xml:space="preserve"> and simulation studies.</w:t>
      </w:r>
      <w:r w:rsidR="005D17B6" w:rsidRPr="00412B2D">
        <w:t xml:space="preserve"> The literature on </w:t>
      </w:r>
      <w:r w:rsidR="00692C99">
        <w:t xml:space="preserve">the </w:t>
      </w:r>
      <w:r w:rsidR="005D17B6" w:rsidRPr="00412B2D">
        <w:t xml:space="preserve">optimum moisture content of </w:t>
      </w:r>
      <w:r w:rsidR="00692C99">
        <w:t xml:space="preserve">the </w:t>
      </w:r>
      <w:r w:rsidR="005D17B6" w:rsidRPr="00412B2D">
        <w:t xml:space="preserve">soil will provide information for </w:t>
      </w:r>
      <w:r w:rsidR="00692C99">
        <w:t xml:space="preserve">the </w:t>
      </w:r>
      <w:r w:rsidR="005D17B6" w:rsidRPr="00412B2D">
        <w:t>distribution of soil moisture in distinct land types and decision making.</w:t>
      </w:r>
      <w:r w:rsidR="00391D0A" w:rsidRPr="00412B2D">
        <w:t xml:space="preserve"> </w:t>
      </w:r>
    </w:p>
    <w:p w14:paraId="5380FFE8" w14:textId="358B7F0A" w:rsidR="00040581" w:rsidRPr="00412B2D" w:rsidRDefault="00040581" w:rsidP="00412B2D">
      <w:pPr>
        <w:pStyle w:val="uiqtextpara"/>
        <w:spacing w:before="0" w:beforeAutospacing="0" w:after="240" w:afterAutospacing="0" w:line="480" w:lineRule="auto"/>
      </w:pPr>
      <w:r w:rsidRPr="00412B2D">
        <w:lastRenderedPageBreak/>
        <w:tab/>
        <w:t xml:space="preserve">The soil with greater maximum dry density will have higher unconfined compressive strength than soil with lesser maximum dry density. This happens in general as Greater maximum dry density will lead to </w:t>
      </w:r>
      <w:r w:rsidR="00692C99">
        <w:t xml:space="preserve">the </w:t>
      </w:r>
      <w:r w:rsidRPr="00412B2D">
        <w:t>more dense arrangement of the particles which will add to the interlocking of the particles and thereby increasing the shear strength</w:t>
      </w:r>
      <w:r w:rsidR="001D389B" w:rsidRPr="00412B2D">
        <w:t xml:space="preserve"> </w:t>
      </w:r>
      <w:r w:rsidR="001D389B" w:rsidRPr="00412B2D">
        <w:fldChar w:fldCharType="begin"/>
      </w:r>
      <w:r w:rsidR="001D389B" w:rsidRPr="00412B2D">
        <w:instrText xml:space="preserve"> ADDIN ZOTERO_ITEM CSL_CITATION {"citationID":"Hhdym8h3","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1D389B" w:rsidRPr="00412B2D">
        <w:fldChar w:fldCharType="separate"/>
      </w:r>
      <w:r w:rsidR="001D389B" w:rsidRPr="00412B2D">
        <w:t>(Hossein Alavi et al., 2010)</w:t>
      </w:r>
      <w:r w:rsidR="001D389B" w:rsidRPr="00412B2D">
        <w:fldChar w:fldCharType="end"/>
      </w:r>
      <w:r w:rsidRPr="00412B2D">
        <w:t xml:space="preserve">. The unconfined compressive strength (popularly known as UCS) is a measure of </w:t>
      </w:r>
      <w:r w:rsidR="00692C99">
        <w:t xml:space="preserve">the </w:t>
      </w:r>
      <w:r w:rsidRPr="00412B2D">
        <w:t>strength of the material. However, there is no relevance of such tests as compacted materials are generally tested for MDD as well as for CBR. The UCS test is not carried out on compacted material but on natural materials. Similarly, the UCS test is, in general, carried out for cohesive materials while the materials used for compaction in roads and building embankment are generally of sandy nature</w:t>
      </w:r>
      <w:r w:rsidR="00A62F00" w:rsidRPr="00412B2D">
        <w:t xml:space="preserve"> </w:t>
      </w:r>
      <w:r w:rsidR="00A62F00" w:rsidRPr="00412B2D">
        <w:fldChar w:fldCharType="begin"/>
      </w:r>
      <w:r w:rsidR="00A62F00" w:rsidRPr="00412B2D">
        <w:instrText xml:space="preserve"> ADDIN ZOTERO_ITEM CSL_CITATION {"citationID":"KbP92t8R","properties":{"formattedCitation":"(Dobriyal et al., 2012)","plainCitation":"(Dobriyal et al., 2012)","noteIndex":0},"citationItems":[{"id":1034,"uris":["http://zotero.org/users/local/jsvqEXt1/items/YJBCZS83"],"uri":["http://zotero.org/users/local/jsvqEXt1/items/YJBCZS83"],"itemData":{"id":1034,"type":"article-journal","title":"A review of the methods available for estimating soil moisture and its implications for water resource management","container-title":"Journal of Hydrology","page":"110–117","volume":"458","source":"Google Scholar","author":[{"family":"Dobriyal","given":"Pariva"},{"family":"Qureshi","given":"Ashi"},{"family":"Badola","given":"Ruchi"},{"family":"Hussain","given":"Syed Ainul"}],"issued":{"date-parts":[["2012"]]}}}],"schema":"https://github.com/citation-style-language/schema/raw/master/csl-citation.json"} </w:instrText>
      </w:r>
      <w:r w:rsidR="00A62F00" w:rsidRPr="00412B2D">
        <w:fldChar w:fldCharType="separate"/>
      </w:r>
      <w:r w:rsidR="00A62F00" w:rsidRPr="00412B2D">
        <w:t>(Dobriyal et al., 2012)</w:t>
      </w:r>
      <w:r w:rsidR="00A62F00" w:rsidRPr="00412B2D">
        <w:fldChar w:fldCharType="end"/>
      </w:r>
      <w:r w:rsidRPr="00412B2D">
        <w:t xml:space="preserve">. </w:t>
      </w:r>
    </w:p>
    <w:p w14:paraId="16E64385" w14:textId="5BD3E9CA" w:rsidR="00040581" w:rsidRPr="00412B2D" w:rsidRDefault="00040581" w:rsidP="00412B2D">
      <w:pPr>
        <w:pStyle w:val="uiqtextpara"/>
        <w:spacing w:before="0" w:beforeAutospacing="0" w:after="240" w:afterAutospacing="0" w:line="480" w:lineRule="auto"/>
      </w:pPr>
      <w:r w:rsidRPr="00412B2D">
        <w:tab/>
        <w:t>Fine</w:t>
      </w:r>
      <w:r w:rsidR="00692C99">
        <w:t>-</w:t>
      </w:r>
      <w:r w:rsidRPr="00412B2D">
        <w:t>grained soil has more voids than coarse</w:t>
      </w:r>
      <w:r w:rsidR="00692C99">
        <w:t>-</w:t>
      </w:r>
      <w:r w:rsidRPr="00412B2D">
        <w:t xml:space="preserve">grained because fine soil particles are so fine and are packed closely, so they should have less void ratio, but in actual things are not always the same, the way we look at it. In actual fine-grained soil have more void ratio as compared to the coarse-grained soil. For instance, two blocks having straight cut edges, when put together, it look like they are one piece of block, but when </w:t>
      </w:r>
      <w:r w:rsidR="00692C99">
        <w:t>one</w:t>
      </w:r>
      <w:r w:rsidRPr="00412B2D">
        <w:t xml:space="preserve"> look</w:t>
      </w:r>
      <w:r w:rsidR="00692C99">
        <w:t>s</w:t>
      </w:r>
      <w:r w:rsidRPr="00412B2D">
        <w:t xml:space="preserve"> at microlevel, then </w:t>
      </w:r>
      <w:r w:rsidR="00692C99">
        <w:t>one</w:t>
      </w:r>
      <w:r w:rsidRPr="00412B2D">
        <w:t xml:space="preserve"> get</w:t>
      </w:r>
      <w:r w:rsidR="00692C99">
        <w:t>s</w:t>
      </w:r>
      <w:r w:rsidRPr="00412B2D">
        <w:t xml:space="preserve"> to know that the surfaces are not smooth enough to act </w:t>
      </w:r>
      <w:r w:rsidR="00692C99">
        <w:t>like</w:t>
      </w:r>
      <w:r w:rsidRPr="00412B2D">
        <w:t xml:space="preserve"> one, instead for each surface point contact they are leaving a space in between them. Similarly, in soil particles also,</w:t>
      </w:r>
      <w:r w:rsidR="00692C99">
        <w:t xml:space="preserve"> the </w:t>
      </w:r>
      <w:r w:rsidRPr="00412B2D">
        <w:t>concept of Surface area prevails.</w:t>
      </w:r>
      <w:r w:rsidRPr="00412B2D">
        <w:rPr>
          <w:b/>
          <w:bCs/>
        </w:rPr>
        <w:t> </w:t>
      </w:r>
      <w:r w:rsidRPr="00412B2D">
        <w:t>For the same volume of soil, coarse</w:t>
      </w:r>
      <w:r w:rsidR="00692C99">
        <w:t>-</w:t>
      </w:r>
      <w:r w:rsidRPr="00412B2D">
        <w:t>grained soil has less surface area when compared to that of fine soil. Hence the voids created between the fine particles are more as compared to coarse</w:t>
      </w:r>
      <w:r w:rsidR="00692C99">
        <w:t>-</w:t>
      </w:r>
      <w:r w:rsidRPr="00412B2D">
        <w:t xml:space="preserve">grained. The particles of fine-grained soil not only divided in a fine manner but also possess chemical repulsion. Owing to such chemical repulsion between the finely </w:t>
      </w:r>
      <w:r w:rsidRPr="00412B2D">
        <w:lastRenderedPageBreak/>
        <w:t xml:space="preserve">divided particles the void ratio increases in fine-grained particles of soil. This void ration is greater than that of </w:t>
      </w:r>
      <w:r w:rsidR="00692C99">
        <w:t xml:space="preserve">the </w:t>
      </w:r>
      <w:r w:rsidRPr="00412B2D">
        <w:t>present in coarse</w:t>
      </w:r>
      <w:r w:rsidR="00692C99">
        <w:t>-</w:t>
      </w:r>
      <w:r w:rsidRPr="00412B2D">
        <w:t>grained soil.</w:t>
      </w:r>
    </w:p>
    <w:p w14:paraId="1AB90FCC" w14:textId="7BAA96D1" w:rsidR="00040581" w:rsidRPr="00412B2D" w:rsidRDefault="00040581" w:rsidP="00412B2D">
      <w:pPr>
        <w:pStyle w:val="uiqtextpara"/>
        <w:spacing w:before="0" w:beforeAutospacing="0" w:after="240" w:afterAutospacing="0" w:line="480" w:lineRule="auto"/>
      </w:pPr>
      <w:r w:rsidRPr="00412B2D">
        <w:tab/>
        <w:t>As far as specific gravity is concerned, fine-grained soil has more specific gravity than coarse-grained soil. The difference in the specific gravities of fine-grained and coarse-grained soil owe the difference between the void-space of fine-grained and coarse-grained soil – fine-grained soil has less void space than coarse</w:t>
      </w:r>
      <w:r w:rsidR="00692C99">
        <w:t>-</w:t>
      </w:r>
      <w:r w:rsidRPr="00412B2D">
        <w:t>grained soil. Due to the more void space in coarse-grained soil</w:t>
      </w:r>
      <w:r w:rsidR="00692C99">
        <w:t>,</w:t>
      </w:r>
      <w:r w:rsidRPr="00412B2D">
        <w:t xml:space="preserve"> it occupies more by unit weight which decreases its density, as we know that density is the weight per unit volu</w:t>
      </w:r>
      <w:r w:rsidR="00A62F00" w:rsidRPr="00412B2D">
        <w:t xml:space="preserve">me (Basha et al., 2005). </w:t>
      </w:r>
      <w:r w:rsidRPr="00412B2D">
        <w:t>Owing to such an inverse relation</w:t>
      </w:r>
      <w:r w:rsidR="00692C99">
        <w:t>ship</w:t>
      </w:r>
      <w:r w:rsidRPr="00412B2D">
        <w:t xml:space="preserve"> between density and volume, fine-grained soil has more density because it occupies less volume per unit weight. Since specific gravity = density of particle</w:t>
      </w:r>
      <w:r w:rsidR="00692C99">
        <w:t>/</w:t>
      </w:r>
      <w:r w:rsidRPr="00412B2D">
        <w:t xml:space="preserve">density of the reference liquid or water. Specific gravity is directly proportional to </w:t>
      </w:r>
      <w:r w:rsidR="00692C99">
        <w:t xml:space="preserve">the </w:t>
      </w:r>
      <w:r w:rsidRPr="00412B2D">
        <w:t>density of the particle. So, specific gravity is more in case of fine</w:t>
      </w:r>
      <w:r w:rsidR="00692C99">
        <w:t>-</w:t>
      </w:r>
      <w:r w:rsidRPr="00412B2D">
        <w:t xml:space="preserve">grain particle. Besides, coarse particle size is more thus chance of occurrence void (empty space) is also more and density contented in </w:t>
      </w:r>
      <w:r w:rsidR="00692C99">
        <w:t xml:space="preserve">a </w:t>
      </w:r>
      <w:r w:rsidRPr="00412B2D">
        <w:t>given volume is low</w:t>
      </w:r>
      <w:r w:rsidR="00A62F00" w:rsidRPr="00412B2D">
        <w:t xml:space="preserve"> </w:t>
      </w:r>
      <w:r w:rsidR="00A62F00" w:rsidRPr="00412B2D">
        <w:fldChar w:fldCharType="begin"/>
      </w:r>
      <w:r w:rsidR="00A62F00" w:rsidRPr="00412B2D">
        <w:instrText xml:space="preserve"> ADDIN ZOTERO_ITEM CSL_CITATION {"citationID":"NIUsAJuX","properties":{"formattedCitation":"(Basha et al., 2005)","plainCitation":"(Basha et al., 2005)","noteIndex":0},"citationItems":[{"id":1072,"uris":["http://zotero.org/users/local/jsvqEXt1/items/U7RMPHIH"],"uri":["http://zotero.org/users/local/jsvqEXt1/items/U7RMPHIH"],"itemData":{"id":1072,"type":"article-journal","title":"Stabilization of residual soil with rice husk ash and cement","container-title":"Construction and building materials","page":"448–453","volume":"19","issue":"6","source":"Google Scholar","author":[{"family":"Basha","given":"E. A."},{"family":"Hashim","given":"Roslan"},{"family":"Mahmud","given":"H. B."},{"family":"Muntohar","given":"A. S."}],"issued":{"date-parts":[["2005"]]}}}],"schema":"https://github.com/citation-style-language/schema/raw/master/csl-citation.json"} </w:instrText>
      </w:r>
      <w:r w:rsidR="00A62F00" w:rsidRPr="00412B2D">
        <w:fldChar w:fldCharType="separate"/>
      </w:r>
      <w:r w:rsidR="00A62F00" w:rsidRPr="00412B2D">
        <w:t>(Basha et al., 2005)</w:t>
      </w:r>
      <w:r w:rsidR="00A62F00" w:rsidRPr="00412B2D">
        <w:fldChar w:fldCharType="end"/>
      </w:r>
      <w:r w:rsidRPr="00412B2D">
        <w:t xml:space="preserve">. Similarly, for </w:t>
      </w:r>
      <w:r w:rsidR="00692C99">
        <w:t xml:space="preserve">the </w:t>
      </w:r>
      <w:r w:rsidRPr="00412B2D">
        <w:t>fine particle (size&lt;75 micron</w:t>
      </w:r>
      <w:r w:rsidR="00692C99">
        <w:t>s</w:t>
      </w:r>
      <w:r w:rsidRPr="00412B2D">
        <w:t xml:space="preserve">). The volume void is less and mass content in </w:t>
      </w:r>
      <w:r w:rsidR="00692C99">
        <w:t xml:space="preserve">a </w:t>
      </w:r>
      <w:r w:rsidRPr="00412B2D">
        <w:t>given volume is more</w:t>
      </w:r>
      <w:r w:rsidR="00692C99">
        <w:t>, therefore,</w:t>
      </w:r>
      <w:r w:rsidRPr="00412B2D">
        <w:t xml:space="preserve"> the density of </w:t>
      </w:r>
      <w:r w:rsidR="00692C99">
        <w:t xml:space="preserve">the </w:t>
      </w:r>
      <w:r w:rsidRPr="00412B2D">
        <w:t>particle is high So</w:t>
      </w:r>
      <w:r w:rsidR="00486358" w:rsidRPr="00412B2D">
        <w:t>,</w:t>
      </w:r>
      <w:r w:rsidRPr="00412B2D">
        <w:t xml:space="preserve"> </w:t>
      </w:r>
      <w:r w:rsidR="00692C99">
        <w:t xml:space="preserve">the </w:t>
      </w:r>
      <w:r w:rsidRPr="00412B2D">
        <w:t>fine particle has more specific gravity.</w:t>
      </w:r>
    </w:p>
    <w:p w14:paraId="489FCDB7" w14:textId="6CBCC59F" w:rsidR="00040581" w:rsidRPr="00412B2D" w:rsidRDefault="00040581" w:rsidP="00412B2D">
      <w:pPr>
        <w:pStyle w:val="uiqtextpara"/>
        <w:spacing w:before="0" w:beforeAutospacing="0" w:after="240" w:afterAutospacing="0" w:line="480" w:lineRule="auto"/>
      </w:pPr>
      <w:r w:rsidRPr="00412B2D">
        <w:tab/>
        <w:t xml:space="preserve"> Void ratio is the volume of air and water compared to the volume of solid particles in a soil mass. When all the voids in a soil mass are filled with water, the soil is said to be 100% saturated. For example, if 40% of a soil’s volume is water and/or air, the soil is said to have a void ratio of 0.4. The solid soil particles give the soil its strength and its ability to support loads imposed upon it from a combination of particle friction and particle adhesion. Void ratio is a predictor of how much solid particle contact is </w:t>
      </w:r>
      <w:r w:rsidRPr="00412B2D">
        <w:lastRenderedPageBreak/>
        <w:t>present and the amount of potential settlement that can occur with additional imposed loads. If soil is subjected to additional pressure from a footing, slab or fill</w:t>
      </w:r>
      <w:r w:rsidR="00692C99">
        <w:t>s</w:t>
      </w:r>
      <w:r w:rsidRPr="00412B2D">
        <w:t xml:space="preserve"> placement, the void ratio will decrease as solid particles realign to carry the additional load and force air and water out of its mass, thus reducing the void ratio. At first</w:t>
      </w:r>
      <w:r w:rsidR="00692C99">
        <w:t>,</w:t>
      </w:r>
      <w:r w:rsidRPr="00412B2D">
        <w:t xml:space="preserve"> the water may occupy the space being taken by air, but any additional consolidation will result in the water being pushed out of the soil mass as well</w:t>
      </w:r>
      <w:r w:rsidR="00A62F00" w:rsidRPr="00412B2D">
        <w:t xml:space="preserve"> </w:t>
      </w:r>
      <w:r w:rsidR="00A62F00" w:rsidRPr="00412B2D">
        <w:fldChar w:fldCharType="begin"/>
      </w:r>
      <w:r w:rsidR="00A62F00" w:rsidRPr="00412B2D">
        <w:instrText xml:space="preserve"> ADDIN ZOTERO_ITEM CSL_CITATION {"citationID":"7fvxCjc5","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A62F00" w:rsidRPr="00412B2D">
        <w:fldChar w:fldCharType="separate"/>
      </w:r>
      <w:r w:rsidR="00A62F00" w:rsidRPr="00412B2D">
        <w:t>(KS et al., 2015)</w:t>
      </w:r>
      <w:r w:rsidR="00A62F00" w:rsidRPr="00412B2D">
        <w:fldChar w:fldCharType="end"/>
      </w:r>
      <w:r w:rsidRPr="00412B2D">
        <w:t>. At the end of the soil consolidation process, the dry unit weight of the soil will be higher and the moisture content may be lower.</w:t>
      </w:r>
    </w:p>
    <w:p w14:paraId="35A3BFB2" w14:textId="0CB4B473" w:rsidR="00040581" w:rsidRPr="00412B2D" w:rsidRDefault="00040581" w:rsidP="00412B2D">
      <w:pPr>
        <w:spacing w:after="240" w:line="480" w:lineRule="auto"/>
        <w:ind w:firstLine="720"/>
      </w:pPr>
      <w:r w:rsidRPr="00412B2D">
        <w:t>Each soil has a pressure-consolidation curve and time-consolidation curves. In the laboratory, tests are performed by adding pressure increments and measuring the settlement or consolidation that occurs with time</w:t>
      </w:r>
      <w:r w:rsidR="00A62F00" w:rsidRPr="00412B2D">
        <w:t xml:space="preserve"> </w:t>
      </w:r>
      <w:r w:rsidR="00A62F00" w:rsidRPr="00412B2D">
        <w:fldChar w:fldCharType="begin"/>
      </w:r>
      <w:r w:rsidR="00A62F00" w:rsidRPr="00412B2D">
        <w:instrText xml:space="preserve"> ADDIN ZOTERO_ITEM CSL_CITATION {"citationID":"n4na2rtH","properties":{"formattedCitation":"(Hossein Alavi et al., 2010)","plainCitation":"(Hossein Alavi et al., 2010)","noteIndex":0},"citationItems":[{"id":1042,"uris":["http://zotero.org/users/local/jsvqEXt1/items/5X5EZDWY"],"uri":["http://zotero.org/users/local/jsvqEXt1/items/5X5EZDWY"],"itemData":{"id":1042,"type":"article-journal","title":"Modeling of maximum dry density and optimum moisture content of stabilized soil using artificial neural networks","container-title":"Journal of Plant Nutrition and Soil Science","page":"368–379","volume":"173","issue":"3","source":"Google Scholar","author":[{"family":"Hossein Alavi","given":"Amir"},{"family":"Hossein Gandomi","given":"Amir"},{"family":"Mollahassani","given":"Ali"},{"family":"Akbar Heshmati","given":"Ali"},{"family":"Rashed","given":"Azadeh"}],"issued":{"date-parts":[["2010"]]}}}],"schema":"https://github.com/citation-style-language/schema/raw/master/csl-citation.json"} </w:instrText>
      </w:r>
      <w:r w:rsidR="00A62F00" w:rsidRPr="00412B2D">
        <w:fldChar w:fldCharType="separate"/>
      </w:r>
      <w:r w:rsidR="00A62F00" w:rsidRPr="00412B2D">
        <w:t>(Hossein Alavi et al., 2010)</w:t>
      </w:r>
      <w:r w:rsidR="00A62F00" w:rsidRPr="00412B2D">
        <w:fldChar w:fldCharType="end"/>
      </w:r>
      <w:r w:rsidRPr="00412B2D">
        <w:t>. The first step is to confine and saturate the soil sample so that there are no air voids before starting the test. The pressure increments are doubled for each addition and held for at least 24 hours. Based on the measured settlement of the sample being tested and knowing the specific gravity of the soil, it is easy to calculate the void ratio changes in the sample</w:t>
      </w:r>
      <w:r w:rsidR="00A62F00" w:rsidRPr="00412B2D">
        <w:t xml:space="preserve"> </w:t>
      </w:r>
      <w:r w:rsidR="00A62F00" w:rsidRPr="00412B2D">
        <w:fldChar w:fldCharType="begin"/>
      </w:r>
      <w:r w:rsidR="00A62F00" w:rsidRPr="00412B2D">
        <w:instrText xml:space="preserve"> ADDIN ZOTERO_ITEM CSL_CITATION {"citationID":"Q8cCdBwl","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A62F00" w:rsidRPr="00412B2D">
        <w:fldChar w:fldCharType="separate"/>
      </w:r>
      <w:r w:rsidR="00A62F00" w:rsidRPr="00412B2D">
        <w:t>(Roy and Bhalla, 2017)</w:t>
      </w:r>
      <w:r w:rsidR="00A62F00" w:rsidRPr="00412B2D">
        <w:fldChar w:fldCharType="end"/>
      </w:r>
      <w:r w:rsidRPr="00412B2D">
        <w:t xml:space="preserve">. </w:t>
      </w:r>
    </w:p>
    <w:p w14:paraId="47B9FC9C" w14:textId="28905096" w:rsidR="00A62F00" w:rsidRPr="00412B2D" w:rsidRDefault="00040581" w:rsidP="00412B2D">
      <w:pPr>
        <w:pStyle w:val="uiqtextpara"/>
        <w:spacing w:before="0" w:beforeAutospacing="0" w:after="240" w:afterAutospacing="0" w:line="480" w:lineRule="auto"/>
        <w:ind w:firstLine="720"/>
      </w:pPr>
      <w:r w:rsidRPr="00412B2D">
        <w:t xml:space="preserve">The saturated soil would be heavier since water would fill whatever voids existed in the soil while dry. Some expansive soil might actually absorb water and expand in volume enough that the actual unit sample would contain less soil (the heavier material), and the saturated soil would be lighter than the dry material, but that would be material like bentonite clay that swells considerably when wetted, most soils do not expand that much. However, the moisture content is also reported - so </w:t>
      </w:r>
      <w:r w:rsidR="00D628E4">
        <w:t>one</w:t>
      </w:r>
      <w:r w:rsidRPr="00412B2D">
        <w:t xml:space="preserve"> can determine the “wet” and “saturated” total unit weights for stress calculations</w:t>
      </w:r>
      <w:r w:rsidR="00A62F00" w:rsidRPr="00412B2D">
        <w:t xml:space="preserve"> </w:t>
      </w:r>
      <w:r w:rsidR="00A62F00" w:rsidRPr="00412B2D">
        <w:fldChar w:fldCharType="begin"/>
      </w:r>
      <w:r w:rsidR="00A62F00" w:rsidRPr="00412B2D">
        <w:instrText xml:space="preserve"> ADDIN ZOTERO_ITEM CSL_CITATION {"citationID":"NDh72Qmr","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A62F00" w:rsidRPr="00412B2D">
        <w:fldChar w:fldCharType="separate"/>
      </w:r>
      <w:r w:rsidR="00A62F00" w:rsidRPr="00412B2D">
        <w:t>(Roy and Bhalla, 2017)</w:t>
      </w:r>
      <w:r w:rsidR="00A62F00" w:rsidRPr="00412B2D">
        <w:fldChar w:fldCharType="end"/>
      </w:r>
      <w:r w:rsidRPr="00412B2D">
        <w:t xml:space="preserve">. With </w:t>
      </w:r>
      <w:r w:rsidRPr="00412B2D">
        <w:lastRenderedPageBreak/>
        <w:t xml:space="preserve">that information, </w:t>
      </w:r>
      <w:r w:rsidR="00D628E4">
        <w:t>the</w:t>
      </w:r>
      <w:r w:rsidRPr="00412B2D">
        <w:t xml:space="preserve"> total stress </w:t>
      </w:r>
      <w:r w:rsidR="00D628E4">
        <w:t xml:space="preserve">can then be calculated </w:t>
      </w:r>
      <w:r w:rsidRPr="00412B2D">
        <w:t>at some point Z by summing the product of Z*UW and the effective stress by Z*UW-(Z-</w:t>
      </w:r>
      <w:proofErr w:type="spellStart"/>
      <w:r w:rsidRPr="00412B2D">
        <w:t>Zw</w:t>
      </w:r>
      <w:proofErr w:type="spellEnd"/>
      <w:r w:rsidRPr="00412B2D">
        <w:t xml:space="preserve">) *UW. This may require multiple steps, depending on if there are soil changes in the logs and how sensitive </w:t>
      </w:r>
      <w:r w:rsidR="00D628E4">
        <w:t>the</w:t>
      </w:r>
      <w:r w:rsidRPr="00412B2D">
        <w:t xml:space="preserve"> analysis is.</w:t>
      </w:r>
    </w:p>
    <w:p w14:paraId="68EB9937" w14:textId="543B2DE9" w:rsidR="00040581" w:rsidRPr="00412B2D" w:rsidRDefault="00040581" w:rsidP="00412B2D">
      <w:pPr>
        <w:pStyle w:val="uiqtextpara"/>
        <w:spacing w:before="0" w:beforeAutospacing="0" w:after="240" w:afterAutospacing="0" w:line="480" w:lineRule="auto"/>
        <w:ind w:firstLine="720"/>
      </w:pPr>
      <w:r w:rsidRPr="00412B2D">
        <w:t>For computational convenience</w:t>
      </w:r>
      <w:r w:rsidR="00692C99">
        <w:t>,</w:t>
      </w:r>
      <w:r w:rsidRPr="00412B2D">
        <w:t xml:space="preserve"> engineers calculate the moisture percentage of soil from dry unit weight instead of wet weight. This is because there is any variation in the moisture content of soil for compaction control or other purposes, using the dry weight of the soi</w:t>
      </w:r>
      <w:r w:rsidR="00A62F00" w:rsidRPr="00412B2D">
        <w:t xml:space="preserve">l </w:t>
      </w:r>
      <w:r w:rsidRPr="00412B2D">
        <w:t xml:space="preserve">provides a constant for use as a comparison. It does not change when </w:t>
      </w:r>
      <w:r w:rsidR="00D628E4">
        <w:t>moisture is added or removed</w:t>
      </w:r>
      <w:r w:rsidRPr="00412B2D">
        <w:t>. If wet unit weights</w:t>
      </w:r>
      <w:r w:rsidR="00A62F00" w:rsidRPr="00412B2D">
        <w:t xml:space="preserve"> had been used</w:t>
      </w:r>
      <w:r w:rsidRPr="00412B2D">
        <w:t xml:space="preserve">, </w:t>
      </w:r>
      <w:r w:rsidR="00A62F00" w:rsidRPr="00412B2D">
        <w:t>it</w:t>
      </w:r>
      <w:r w:rsidRPr="00412B2D">
        <w:t xml:space="preserve"> would have to continually adjust for both the dry unit weight, plus the starting moisture content when the effect of changes</w:t>
      </w:r>
      <w:r w:rsidR="00D628E4">
        <w:t xml:space="preserve"> are taken into account</w:t>
      </w:r>
      <w:r w:rsidR="00A62F00" w:rsidRPr="00412B2D">
        <w:t xml:space="preserve"> </w:t>
      </w:r>
      <w:r w:rsidR="00A62F00" w:rsidRPr="00412B2D">
        <w:fldChar w:fldCharType="begin"/>
      </w:r>
      <w:r w:rsidR="00A62F00" w:rsidRPr="00412B2D">
        <w:instrText xml:space="preserve"> ADDIN ZOTERO_ITEM CSL_CITATION {"citationID":"YHnMpvTb","properties":{"formattedCitation":"(Roy and Bhalla, 2017)","plainCitation":"(Roy and Bhalla, 2017)","noteIndex":0},"citationItems":[{"id":1065,"uris":["http://zotero.org/users/local/jsvqEXt1/items/EJK8KW4E"],"uri":["http://zotero.org/users/local/jsvqEXt1/items/EJK8KW4E"],"itemData":{"id":1065,"type":"article-journal","title":"Role of geotechnical properties of soil on civil engineering structures","container-title":"Resources and Environment","page":"103–109","volume":"7","issue":"4","source":"Google Scholar","author":[{"family":"Roy","given":"Surendra"},{"family":"Bhalla","given":"Sanjeev Kumar"}],"issued":{"date-parts":[["2017"]]}}}],"schema":"https://github.com/citation-style-language/schema/raw/master/csl-citation.json"} </w:instrText>
      </w:r>
      <w:r w:rsidR="00A62F00" w:rsidRPr="00412B2D">
        <w:fldChar w:fldCharType="separate"/>
      </w:r>
      <w:r w:rsidR="00A62F00" w:rsidRPr="00412B2D">
        <w:t>(Roy and Bhalla, 2017)</w:t>
      </w:r>
      <w:r w:rsidR="00A62F00" w:rsidRPr="00412B2D">
        <w:fldChar w:fldCharType="end"/>
      </w:r>
      <w:r w:rsidRPr="00412B2D">
        <w:t xml:space="preserve">. It also makes more sense </w:t>
      </w:r>
      <w:r w:rsidR="000A3E38">
        <w:t>in the presence of</w:t>
      </w:r>
      <w:r w:rsidRPr="00412B2D">
        <w:t xml:space="preserve"> partially saturated soil, as is normally the case in fill control. </w:t>
      </w:r>
      <w:r w:rsidR="00104911">
        <w:t>One</w:t>
      </w:r>
      <w:r w:rsidRPr="00412B2D">
        <w:t xml:space="preserve"> can only compact the air spaces of clayey soil</w:t>
      </w:r>
      <w:r w:rsidR="00104911">
        <w:t>, and cannot</w:t>
      </w:r>
      <w:r w:rsidRPr="00412B2D">
        <w:t xml:space="preserve"> drain out the moisture content on the time scale of a compaction effort. Using dry unit weight and soil specific gravity, zero voids line for given dry unit weight and sample volume</w:t>
      </w:r>
      <w:r w:rsidR="00104911">
        <w:t xml:space="preserve"> can be calculated</w:t>
      </w:r>
      <w:r w:rsidRPr="00412B2D">
        <w:t>.</w:t>
      </w:r>
      <w:r w:rsidR="00104911">
        <w:t xml:space="preserve"> </w:t>
      </w:r>
      <w:r w:rsidRPr="00412B2D">
        <w:t xml:space="preserve">This allows </w:t>
      </w:r>
      <w:r w:rsidR="00104911">
        <w:t>one</w:t>
      </w:r>
      <w:r w:rsidRPr="00412B2D">
        <w:t xml:space="preserve"> to have a sense of how much available voids</w:t>
      </w:r>
      <w:r w:rsidR="00104911">
        <w:t xml:space="preserve"> have been closed</w:t>
      </w:r>
      <w:r w:rsidRPr="00412B2D">
        <w:t xml:space="preserve"> when drawing Proctor compaction curves. </w:t>
      </w:r>
    </w:p>
    <w:p w14:paraId="3161B37D" w14:textId="37C4931D" w:rsidR="00040581" w:rsidRPr="00412B2D" w:rsidRDefault="00040581" w:rsidP="00412B2D">
      <w:pPr>
        <w:pStyle w:val="uiqtextpara"/>
        <w:spacing w:before="0" w:beforeAutospacing="0" w:after="240" w:afterAutospacing="0" w:line="480" w:lineRule="auto"/>
      </w:pPr>
      <w:r w:rsidRPr="00412B2D">
        <w:tab/>
        <w:t xml:space="preserve">Compaction test in the laboratory on a soil sample will yield maximum dry unit weight at </w:t>
      </w:r>
      <w:r w:rsidR="00692C99">
        <w:t xml:space="preserve">a </w:t>
      </w:r>
      <w:r w:rsidRPr="00412B2D">
        <w:t xml:space="preserve">certain amount of moisture in the soil sample. On the construction site engineer will have to get the value of </w:t>
      </w:r>
      <w:r w:rsidR="00692C99">
        <w:t xml:space="preserve">the </w:t>
      </w:r>
      <w:r w:rsidRPr="00412B2D">
        <w:t xml:space="preserve">maximum dry unit weight of the soil at the site while testing on the site, not less than 90–95% of the maximum dry unit weight of the soil sample as computed in </w:t>
      </w:r>
      <w:r w:rsidR="00692C99">
        <w:t xml:space="preserve">the </w:t>
      </w:r>
      <w:r w:rsidRPr="00412B2D">
        <w:t xml:space="preserve">laboratory which is what calculated in the laboratory. </w:t>
      </w:r>
      <w:r w:rsidRPr="00412B2D">
        <w:lastRenderedPageBreak/>
        <w:t>Therefore, 95% compaction means that the soil at the site it compacted up to 95% of the maximum dry unit weight possible of the soil (which is computed in the laboratory).</w:t>
      </w:r>
    </w:p>
    <w:p w14:paraId="277BC94F" w14:textId="7D646455" w:rsidR="000738E1" w:rsidRPr="00412B2D" w:rsidRDefault="000738E1" w:rsidP="00412B2D">
      <w:pPr>
        <w:spacing w:line="480" w:lineRule="auto"/>
      </w:pPr>
      <w:r w:rsidRPr="00412B2D">
        <w:tab/>
        <w:t>Compaction properties such as optimum moisture content and maximum dry density, when examined in the laboratory is very costly and time taking. This factor highlights the significance of creating the simple correlation equations in order to evaluate the compaction properties exploiting a restively simpler index properties test</w:t>
      </w:r>
      <w:r w:rsidR="00A62F00" w:rsidRPr="00412B2D">
        <w:t xml:space="preserve"> </w:t>
      </w:r>
      <w:r w:rsidR="00A62F00" w:rsidRPr="00412B2D">
        <w:fldChar w:fldCharType="begin"/>
      </w:r>
      <w:r w:rsidR="00A62F00" w:rsidRPr="00412B2D">
        <w:instrText xml:space="preserve"> ADDIN ZOTERO_ITEM CSL_CITATION {"citationID":"7BOYmfQv","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A62F00" w:rsidRPr="00412B2D">
        <w:fldChar w:fldCharType="separate"/>
      </w:r>
      <w:r w:rsidR="00A62F00" w:rsidRPr="00412B2D">
        <w:t>(KS et al., 2015)</w:t>
      </w:r>
      <w:r w:rsidR="00A62F00" w:rsidRPr="00412B2D">
        <w:fldChar w:fldCharType="end"/>
      </w:r>
      <w:r w:rsidRPr="00412B2D">
        <w:t xml:space="preserve">. Hence, this study aims to explore the association between optimum moisture content and maximum dry density and their correspondence function with index properties. Established on the results obtained from nine soil samples utilizing the standard proctor compaction test, a significant correlation was found between both the optimum moisture content and maximum dry density. Besides, it is worth mentioning that these two compaction properties revel higher correlation with plasticity index as compared to any other index properties. Established in the multilinear regression (MLR) analyses, three finest predictive models were projected to evaluate the compaction properties. More variables such as specific gravity and grain size distribution were added in the MLR analyses rather than the other index properties. Only specific gravity and plasticity index was needed in the recommended model. </w:t>
      </w:r>
    </w:p>
    <w:p w14:paraId="52E695C5" w14:textId="4A5B6927" w:rsidR="000738E1" w:rsidRDefault="000738E1" w:rsidP="00412B2D">
      <w:pPr>
        <w:spacing w:line="480" w:lineRule="auto"/>
        <w:ind w:firstLine="720"/>
      </w:pPr>
      <w:r w:rsidRPr="00412B2D">
        <w:t xml:space="preserve">The two most important compaction properties of soil are optimum content of moisture and maximum dry density of the soil. Both of these compaction properties play a pivotal role in field compaction control. </w:t>
      </w:r>
      <w:r w:rsidR="00E95BEB" w:rsidRPr="00412B2D">
        <w:fldChar w:fldCharType="begin"/>
      </w:r>
      <w:r w:rsidR="00E95BEB" w:rsidRPr="00412B2D">
        <w:instrText xml:space="preserve"> ADDIN ZOTERO_ITEM CSL_CITATION {"citationID":"0TFzHKVy","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E95BEB" w:rsidRPr="00412B2D">
        <w:fldChar w:fldCharType="separate"/>
      </w:r>
      <w:r w:rsidR="00E95BEB" w:rsidRPr="00412B2D">
        <w:t>KS et al. (2015)</w:t>
      </w:r>
      <w:r w:rsidR="00E95BEB" w:rsidRPr="00412B2D">
        <w:fldChar w:fldCharType="end"/>
      </w:r>
      <w:r w:rsidRPr="00412B2D">
        <w:t xml:space="preserve"> drew the relationship between two type</w:t>
      </w:r>
      <w:r w:rsidR="00692C99">
        <w:t>s</w:t>
      </w:r>
      <w:r w:rsidRPr="00412B2D">
        <w:t xml:space="preserve"> of the properties of the soil i.e. index properties and compaction properties. The relation presented in the study is for fine-grained soil and standard proctor test was used drawing </w:t>
      </w:r>
      <w:r w:rsidR="00692C99">
        <w:t xml:space="preserve">the </w:t>
      </w:r>
      <w:r w:rsidRPr="00412B2D">
        <w:t xml:space="preserve">relationship between index and compaction properties of the soil. </w:t>
      </w:r>
      <w:r w:rsidRPr="00412B2D">
        <w:lastRenderedPageBreak/>
        <w:t xml:space="preserve">Another important thing presented in the research is multilinear regression analysis that developed </w:t>
      </w:r>
      <w:r w:rsidR="00692C99">
        <w:t xml:space="preserve">a </w:t>
      </w:r>
      <w:r w:rsidRPr="00412B2D">
        <w:t>statistical model for the estimation</w:t>
      </w:r>
      <w:r w:rsidR="00692C99">
        <w:t xml:space="preserve"> of</w:t>
      </w:r>
      <w:r w:rsidRPr="00412B2D">
        <w:t xml:space="preserve"> moisture content in the soil and maximum dry density of the soil. The study concluded the correlation between maximum dry density and optimum moisture content of the soil. Besides, the model developed by multilinear regression analysis is restricted only to the soils with similar features</w:t>
      </w:r>
      <w:r w:rsidR="00E95BEB" w:rsidRPr="00412B2D">
        <w:t xml:space="preserve"> </w:t>
      </w:r>
      <w:r w:rsidR="00E95BEB" w:rsidRPr="00412B2D">
        <w:fldChar w:fldCharType="begin"/>
      </w:r>
      <w:r w:rsidR="00E95BEB" w:rsidRPr="00412B2D">
        <w:instrText xml:space="preserve"> ADDIN ZOTERO_ITEM CSL_CITATION {"citationID":"N4owDOM3","properties":{"formattedCitation":"(KS et al., 2015)","plainCitation":"(KS et al., 2015)","noteIndex":0},"citationItems":[{"id":1054,"uris":["http://zotero.org/users/local/jsvqEXt1/items/LPGPCU8B"],"uri":["http://zotero.org/users/local/jsvqEXt1/items/LPGPCU8B"],"itemData":{"id":1054,"type":"article-journal","title":"Estimating maximum dry density and optimum moisture content of compacted soils","source":"Google Scholar","author":[{"family":"KS","given":"NG"},{"family":"Chew","given":"Y. M."},{"family":"Osman","given":"M. H."},{"family":"SK","given":"MOHAMAD GHAZALI"}],"issued":{"date-parts":[["2015"]]}}}],"schema":"https://github.com/citation-style-language/schema/raw/master/csl-citation.json"} </w:instrText>
      </w:r>
      <w:r w:rsidR="00E95BEB" w:rsidRPr="00412B2D">
        <w:fldChar w:fldCharType="separate"/>
      </w:r>
      <w:r w:rsidR="00E95BEB" w:rsidRPr="00412B2D">
        <w:t>(KS et al., 2015)</w:t>
      </w:r>
      <w:r w:rsidR="00E95BEB" w:rsidRPr="00412B2D">
        <w:fldChar w:fldCharType="end"/>
      </w:r>
      <w:r w:rsidR="00E95BEB" w:rsidRPr="00412B2D">
        <w:t>.</w:t>
      </w:r>
    </w:p>
    <w:p w14:paraId="5E1B72FD" w14:textId="00D0974B" w:rsidR="00720DEB" w:rsidRDefault="00720DEB" w:rsidP="00720DEB">
      <w:pPr>
        <w:pStyle w:val="Heading1"/>
      </w:pPr>
      <w:r>
        <w:t>Research Gap</w:t>
      </w:r>
    </w:p>
    <w:p w14:paraId="764B90D7" w14:textId="6D0F9394" w:rsidR="00720DEB" w:rsidRDefault="00720DEB" w:rsidP="00720DEB">
      <w:pPr>
        <w:spacing w:line="480" w:lineRule="auto"/>
        <w:ind w:firstLine="720"/>
      </w:pPr>
      <w:r>
        <w:tab/>
        <w:t xml:space="preserve">All the literature discussed in this chapter spin around the calculation of maximum dry density and optimum content of moisture in the soil and finding the unconfined compressive strengths of soils. The literature has presented data regarding </w:t>
      </w:r>
      <w:r w:rsidR="00692C99">
        <w:t xml:space="preserve">the </w:t>
      </w:r>
      <w:r>
        <w:t>calculation of soil moisture by using different techniques, calculating the UCS of soil with the amalgamation of different other materials such as cement, fly-ash etc. However, the main gap in the data is; no research found the compressive strength of different soil samples by using maximum dry density and optimum moisture content. There are more than twenty-five articles included in this literature review that focused on the maximum dry density, optimum moisture content, and UCS of soil. However, the calculating compressive strength by means of optimum moisture content and maximum dry density is missing in the literature searched. And, this constitutes the research gap and urges the researcher to calculate UCS by using optimum moisture content and maximum dry density.</w:t>
      </w:r>
    </w:p>
    <w:p w14:paraId="5D48B671" w14:textId="498BEE9C" w:rsidR="00720DEB" w:rsidRPr="00720DEB" w:rsidRDefault="00720DEB" w:rsidP="00720DEB"/>
    <w:p w14:paraId="0F6C3F3A" w14:textId="46C24FCA" w:rsidR="000738E1" w:rsidRPr="00412B2D" w:rsidRDefault="000738E1" w:rsidP="00412B2D">
      <w:pPr>
        <w:pStyle w:val="uiqtextpara"/>
        <w:spacing w:before="0" w:beforeAutospacing="0" w:after="240" w:afterAutospacing="0" w:line="480" w:lineRule="auto"/>
      </w:pPr>
    </w:p>
    <w:p w14:paraId="6BD2DCB7" w14:textId="136A51A4" w:rsidR="004A56FC" w:rsidRPr="00412B2D" w:rsidRDefault="004A56FC" w:rsidP="00412B2D">
      <w:pPr>
        <w:pStyle w:val="uiqtextpara"/>
        <w:spacing w:before="0" w:beforeAutospacing="0" w:after="240" w:afterAutospacing="0" w:line="480" w:lineRule="auto"/>
      </w:pPr>
    </w:p>
    <w:p w14:paraId="53BE6ED8" w14:textId="5AAB5CA0" w:rsidR="00720DEB" w:rsidRDefault="00720DEB" w:rsidP="00720DEB">
      <w:pPr>
        <w:pStyle w:val="Heading1"/>
      </w:pPr>
      <w:r>
        <w:lastRenderedPageBreak/>
        <w:t>Bibliography</w:t>
      </w:r>
    </w:p>
    <w:p w14:paraId="41CCAD4E" w14:textId="44C1A407" w:rsidR="006E6C1C" w:rsidRPr="00412B2D" w:rsidRDefault="005B23CD" w:rsidP="00412B2D">
      <w:pPr>
        <w:pStyle w:val="Bibliography"/>
        <w:spacing w:line="480" w:lineRule="auto"/>
      </w:pPr>
      <w:r w:rsidRPr="00412B2D">
        <w:fldChar w:fldCharType="begin"/>
      </w:r>
      <w:r w:rsidRPr="00412B2D">
        <w:instrText xml:space="preserve"> ADDIN ZOTERO_BIBL {"uncited":[],"omitted":[],"custom":[]} CSL_BIBLIOGRAPHY </w:instrText>
      </w:r>
      <w:r w:rsidRPr="00412B2D">
        <w:fldChar w:fldCharType="separate"/>
      </w:r>
      <w:r w:rsidR="006E6C1C" w:rsidRPr="00412B2D">
        <w:t>Ayeldeen, M., Hara, Y., Kitazume, M., Negm, A., 2016. Unconfined compressive strength of compacted disturbed cement-stabilized soft clay. International Journal of Geosynthetics and Ground Engineering 2, 28.</w:t>
      </w:r>
    </w:p>
    <w:p w14:paraId="64216725" w14:textId="77777777" w:rsidR="006E6C1C" w:rsidRPr="00412B2D" w:rsidRDefault="006E6C1C" w:rsidP="00412B2D">
      <w:pPr>
        <w:pStyle w:val="Bibliography"/>
        <w:spacing w:line="480" w:lineRule="auto"/>
      </w:pPr>
      <w:r w:rsidRPr="00412B2D">
        <w:t>Barreto, D., O’Sullivan, C., 2012. The influence of inter-particle friction and the intermediate stress ratio on soil response under generalised stress conditions. Granular Matter 14, 505–521.</w:t>
      </w:r>
    </w:p>
    <w:p w14:paraId="707EE02A" w14:textId="77777777" w:rsidR="006E6C1C" w:rsidRPr="00412B2D" w:rsidRDefault="006E6C1C" w:rsidP="00412B2D">
      <w:pPr>
        <w:pStyle w:val="Bibliography"/>
        <w:spacing w:line="480" w:lineRule="auto"/>
      </w:pPr>
      <w:r w:rsidRPr="00412B2D">
        <w:t>Basha, E.A., Hashim, R., Mahmud, H.B., Muntohar, A.S., 2005. Stabilization of residual soil with rice husk ash and cement. Construction and building materials 19, 448–453.</w:t>
      </w:r>
    </w:p>
    <w:p w14:paraId="4E6A9069" w14:textId="77777777" w:rsidR="006E6C1C" w:rsidRPr="00412B2D" w:rsidRDefault="006E6C1C" w:rsidP="00412B2D">
      <w:pPr>
        <w:pStyle w:val="Bibliography"/>
        <w:spacing w:line="480" w:lineRule="auto"/>
      </w:pPr>
      <w:r w:rsidRPr="00412B2D">
        <w:t>Bindlish, R., Jackson, T.J., Gasiewski, A.J., Klein, M., Njoku, E.G., 2006. Soil moisture mapping and AMSR-E validation using the PSR in SMEX02. Remote Sensing of Environment 103, 127–139.</w:t>
      </w:r>
    </w:p>
    <w:p w14:paraId="6932EE60" w14:textId="77777777" w:rsidR="006E6C1C" w:rsidRPr="00412B2D" w:rsidRDefault="006E6C1C" w:rsidP="00412B2D">
      <w:pPr>
        <w:pStyle w:val="Bibliography"/>
        <w:spacing w:line="480" w:lineRule="auto"/>
      </w:pPr>
      <w:r w:rsidRPr="00412B2D">
        <w:t>Cerato, A.B., Lutenegger, A.J., 2007. Scale effects of shallow foundation bearing capacity on granular material. Journal of Geotechnical and Geoenvironmental Engineering 133, 1192–1202.</w:t>
      </w:r>
    </w:p>
    <w:p w14:paraId="61EFB7BC" w14:textId="77777777" w:rsidR="006E6C1C" w:rsidRPr="00412B2D" w:rsidRDefault="006E6C1C" w:rsidP="00412B2D">
      <w:pPr>
        <w:pStyle w:val="Bibliography"/>
        <w:spacing w:line="480" w:lineRule="auto"/>
      </w:pPr>
      <w:r w:rsidRPr="00412B2D">
        <w:t>Chen, J.-J., Zhang, L., Zhang, J.-F., Zhu, Y.-F., Wang, J.-H., 2012. Field tests, modification, and application of deep soil mixing method in soft clay. Journal of Geotechnical and Geoenvironmental Engineering 139, 24–34.</w:t>
      </w:r>
    </w:p>
    <w:p w14:paraId="44687F7D" w14:textId="77777777" w:rsidR="006E6C1C" w:rsidRPr="00412B2D" w:rsidRDefault="006E6C1C" w:rsidP="00412B2D">
      <w:pPr>
        <w:pStyle w:val="Bibliography"/>
        <w:spacing w:line="480" w:lineRule="auto"/>
      </w:pPr>
      <w:r w:rsidRPr="00412B2D">
        <w:t>Dobriyal, P., Qureshi, A., Badola, R., Hussain, S.A., 2012. A review of the methods available for estimating soil moisture and its implications for water resource management. Journal of Hydrology 458, 110–117.</w:t>
      </w:r>
    </w:p>
    <w:p w14:paraId="77EFB03B" w14:textId="77777777" w:rsidR="006E6C1C" w:rsidRPr="00412B2D" w:rsidRDefault="006E6C1C" w:rsidP="00412B2D">
      <w:pPr>
        <w:pStyle w:val="Bibliography"/>
        <w:spacing w:line="480" w:lineRule="auto"/>
      </w:pPr>
      <w:r w:rsidRPr="00412B2D">
        <w:lastRenderedPageBreak/>
        <w:t>Fattet, M., Fu, Y., Ghestem, M., Ma, W., Foulonneau, M., Nespoulous, J., Le Bissonnais, Y., Stokes, A., 2011. Effects of vegetation type on soil resistance to erosion: Relationship between aggregate stability and shear strength. Catena 87, 60–69.</w:t>
      </w:r>
    </w:p>
    <w:p w14:paraId="4148AEC3" w14:textId="77777777" w:rsidR="006E6C1C" w:rsidRPr="00412B2D" w:rsidRDefault="006E6C1C" w:rsidP="00412B2D">
      <w:pPr>
        <w:pStyle w:val="Bibliography"/>
        <w:spacing w:line="480" w:lineRule="auto"/>
      </w:pPr>
      <w:r w:rsidRPr="00412B2D">
        <w:t>Ferrara, G., Flore, J.A., 2003. Comparison between different methods for measuring transpiration in potted apple trees. Biologia Plantarum 46, 41–47.</w:t>
      </w:r>
    </w:p>
    <w:p w14:paraId="1C6534E6" w14:textId="77777777" w:rsidR="006E6C1C" w:rsidRPr="00412B2D" w:rsidRDefault="006E6C1C" w:rsidP="00412B2D">
      <w:pPr>
        <w:pStyle w:val="Bibliography"/>
        <w:spacing w:line="480" w:lineRule="auto"/>
      </w:pPr>
      <w:r w:rsidRPr="00412B2D">
        <w:t>Harichane, K., Ghrici, M., Kenai, S., Grine, K., 2011. Use of natural pozzolana and lime for stabilization of cohesive soils. Geotechnical and geological engineering 29, 759–769.</w:t>
      </w:r>
    </w:p>
    <w:p w14:paraId="71AB2F06" w14:textId="77777777" w:rsidR="006E6C1C" w:rsidRPr="00412B2D" w:rsidRDefault="006E6C1C" w:rsidP="00412B2D">
      <w:pPr>
        <w:pStyle w:val="Bibliography"/>
        <w:spacing w:line="480" w:lineRule="auto"/>
      </w:pPr>
      <w:r w:rsidRPr="00412B2D">
        <w:t>Horváth, T., Szilágyi, V., Hartyáni, Z., 2000. Characterization of trace element distributions in soils. Microchemical journal 67, 53–56.</w:t>
      </w:r>
    </w:p>
    <w:p w14:paraId="4F37E05B" w14:textId="77777777" w:rsidR="006E6C1C" w:rsidRPr="00412B2D" w:rsidRDefault="006E6C1C" w:rsidP="00412B2D">
      <w:pPr>
        <w:pStyle w:val="Bibliography"/>
        <w:spacing w:line="480" w:lineRule="auto"/>
      </w:pPr>
      <w:r w:rsidRPr="00412B2D">
        <w:t>Hossein Alavi, A., Hossein Gandomi, A., Mollahassani, A., Akbar Heshmati, A., Rashed, A., 2010. Modeling of maximum dry density and optimum moisture content of stabilized soil using artificial neural networks. Journal of Plant Nutrition and Soil Science 173, 368–379.</w:t>
      </w:r>
    </w:p>
    <w:p w14:paraId="2DA6E18B" w14:textId="77777777" w:rsidR="006E6C1C" w:rsidRPr="00412B2D" w:rsidRDefault="006E6C1C" w:rsidP="00412B2D">
      <w:pPr>
        <w:pStyle w:val="Bibliography"/>
        <w:spacing w:line="480" w:lineRule="auto"/>
      </w:pPr>
      <w:r w:rsidRPr="00412B2D">
        <w:t>Jafer, H.M., Hashim, K.S., Atherton, W., Al-attabi, A., 2016. A statistical model for the geotechnical parameters of cement-stabilised hightown’s soft soil: a case study of liverpool, UK. International Journal of Civil, Environmental, Structural, Construction and Architectural Engineering 10, 885–890.</w:t>
      </w:r>
    </w:p>
    <w:p w14:paraId="76276D35" w14:textId="77777777" w:rsidR="006E6C1C" w:rsidRPr="00412B2D" w:rsidRDefault="006E6C1C" w:rsidP="00412B2D">
      <w:pPr>
        <w:pStyle w:val="Bibliography"/>
        <w:spacing w:line="480" w:lineRule="auto"/>
      </w:pPr>
      <w:r w:rsidRPr="00412B2D">
        <w:t>K, S., V, D., 2016. Unconfined compressiv strength of stabilized soil. (IJETCSE 12.</w:t>
      </w:r>
    </w:p>
    <w:p w14:paraId="619570AE" w14:textId="77777777" w:rsidR="006E6C1C" w:rsidRPr="00412B2D" w:rsidRDefault="006E6C1C" w:rsidP="00412B2D">
      <w:pPr>
        <w:pStyle w:val="Bibliography"/>
        <w:spacing w:line="480" w:lineRule="auto"/>
      </w:pPr>
      <w:r w:rsidRPr="00412B2D">
        <w:t>KS, N., Chew, Y.M., Osman, M.H., SK, M.G., 2015. Estimating maximum dry density and optimum moisture content of compacted soils.</w:t>
      </w:r>
    </w:p>
    <w:p w14:paraId="3D10A8BD" w14:textId="77777777" w:rsidR="006E6C1C" w:rsidRPr="00412B2D" w:rsidRDefault="006E6C1C" w:rsidP="00412B2D">
      <w:pPr>
        <w:pStyle w:val="Bibliography"/>
        <w:spacing w:line="480" w:lineRule="auto"/>
      </w:pPr>
      <w:r w:rsidRPr="00412B2D">
        <w:lastRenderedPageBreak/>
        <w:t>Lee, J., Salgado, R., 2005. Estimation of bearing capacity of circular footings on sands based on cone penetration test. Journal of Geotechnical and Geoenvironmental Engineering 131, 442–452.</w:t>
      </w:r>
    </w:p>
    <w:p w14:paraId="43263938" w14:textId="77777777" w:rsidR="006E6C1C" w:rsidRPr="00412B2D" w:rsidRDefault="006E6C1C" w:rsidP="00412B2D">
      <w:pPr>
        <w:pStyle w:val="Bibliography"/>
        <w:spacing w:line="480" w:lineRule="auto"/>
      </w:pPr>
      <w:r w:rsidRPr="00412B2D">
        <w:t>Lunt, I.A., Hubbard, S.S., Rubin, Y., 2005. Soil moisture content estimation using ground-penetrating radar reflection data. Journal of hydrology 307, 254–269.</w:t>
      </w:r>
    </w:p>
    <w:p w14:paraId="2C6DFC07" w14:textId="77777777" w:rsidR="006E6C1C" w:rsidRPr="00412B2D" w:rsidRDefault="006E6C1C" w:rsidP="00412B2D">
      <w:pPr>
        <w:pStyle w:val="Bibliography"/>
        <w:spacing w:line="480" w:lineRule="auto"/>
      </w:pPr>
      <w:r w:rsidRPr="00412B2D">
        <w:t>Merry, R.H., 2009. Acidity and alkalinity of soils. Environmental and ecological chemistry 2, 115–131.</w:t>
      </w:r>
    </w:p>
    <w:p w14:paraId="126A547D" w14:textId="77777777" w:rsidR="006E6C1C" w:rsidRPr="00412B2D" w:rsidRDefault="006E6C1C" w:rsidP="00412B2D">
      <w:pPr>
        <w:pStyle w:val="Bibliography"/>
        <w:spacing w:line="480" w:lineRule="auto"/>
      </w:pPr>
      <w:r w:rsidRPr="00412B2D">
        <w:t>Mostafa, T.S., Imran, J., Chaudhry, M.H., Kahn, I.B., 2008. Erosion resistance of cohesive soils. Journal of hydraulic research 46, 777–787.</w:t>
      </w:r>
    </w:p>
    <w:p w14:paraId="1437FEE1" w14:textId="77777777" w:rsidR="006E6C1C" w:rsidRPr="00412B2D" w:rsidRDefault="006E6C1C" w:rsidP="00412B2D">
      <w:pPr>
        <w:pStyle w:val="Bibliography"/>
        <w:spacing w:line="480" w:lineRule="auto"/>
      </w:pPr>
      <w:r w:rsidRPr="00412B2D">
        <w:t>Muñoz-Carpena, R., Shukla, S., Morgan, K., 2004. Field devices for monitoring soil water content. University of Florida Cooperative Extension Service, Institute of Food and ….</w:t>
      </w:r>
    </w:p>
    <w:p w14:paraId="4339AB72" w14:textId="77777777" w:rsidR="006E6C1C" w:rsidRPr="00412B2D" w:rsidRDefault="006E6C1C" w:rsidP="00412B2D">
      <w:pPr>
        <w:pStyle w:val="Bibliography"/>
        <w:spacing w:line="480" w:lineRule="auto"/>
      </w:pPr>
      <w:r w:rsidRPr="00412B2D">
        <w:t>Naeini, S.A., Naderinia, B., Izadi, E., 2012. Unconfined compressive strength of clayey soils stabilized with waterborne polymer. KSCE Journal of Civil Engineering 16, 943–949.</w:t>
      </w:r>
    </w:p>
    <w:p w14:paraId="1673069D" w14:textId="77777777" w:rsidR="006E6C1C" w:rsidRPr="00412B2D" w:rsidRDefault="006E6C1C" w:rsidP="00412B2D">
      <w:pPr>
        <w:pStyle w:val="Bibliography"/>
        <w:spacing w:line="480" w:lineRule="auto"/>
      </w:pPr>
      <w:r w:rsidRPr="00412B2D">
        <w:t>Narendra, B.S., Sivapullaiah, P.V., Suresh, S., Omkar, S.N., 2006. Prediction of unconfined compressive strength of soft grounds using computational intelligence techniques: a comparative study. Computers and Geotechnics 33, 196–208.</w:t>
      </w:r>
    </w:p>
    <w:p w14:paraId="55D1727A" w14:textId="77777777" w:rsidR="006E6C1C" w:rsidRPr="00412B2D" w:rsidRDefault="006E6C1C" w:rsidP="00412B2D">
      <w:pPr>
        <w:pStyle w:val="Bibliography"/>
        <w:spacing w:line="480" w:lineRule="auto"/>
      </w:pPr>
      <w:r w:rsidRPr="00412B2D">
        <w:t>Pires, L.F., Bacchi, O.O., Reichardt, K., 2005. Soil water retention curve determined by gamma-ray beam attenuation. Soil and Tillage Research 82, 89–97.</w:t>
      </w:r>
    </w:p>
    <w:p w14:paraId="5F218A0F" w14:textId="77777777" w:rsidR="006E6C1C" w:rsidRPr="00412B2D" w:rsidRDefault="006E6C1C" w:rsidP="00412B2D">
      <w:pPr>
        <w:pStyle w:val="Bibliography"/>
        <w:spacing w:line="480" w:lineRule="auto"/>
      </w:pPr>
      <w:r w:rsidRPr="00412B2D">
        <w:t>Rhymer, C.M., Robinson, R.A., Smart, J., Whittingham, M.J., 2010. Can ecosystem services be integrated with conservation? A case study of breeding waders on grassland. Ibis 152, 698–712.</w:t>
      </w:r>
    </w:p>
    <w:p w14:paraId="24BA5631" w14:textId="77777777" w:rsidR="006E6C1C" w:rsidRPr="00412B2D" w:rsidRDefault="006E6C1C" w:rsidP="00412B2D">
      <w:pPr>
        <w:pStyle w:val="Bibliography"/>
        <w:spacing w:line="480" w:lineRule="auto"/>
      </w:pPr>
      <w:r w:rsidRPr="00412B2D">
        <w:lastRenderedPageBreak/>
        <w:t>Roy, S., Bhalla, S.K., 2017. Role of geotechnical properties of soil on civil engineering structures. Resources and Environment 7, 103–109.</w:t>
      </w:r>
    </w:p>
    <w:p w14:paraId="1B894921" w14:textId="77777777" w:rsidR="006E6C1C" w:rsidRPr="00412B2D" w:rsidRDefault="006E6C1C" w:rsidP="00412B2D">
      <w:pPr>
        <w:pStyle w:val="Bibliography"/>
        <w:spacing w:line="480" w:lineRule="auto"/>
      </w:pPr>
      <w:r w:rsidRPr="00412B2D">
        <w:t>Sabat, A.K., 2012. Stabilization of expansive soil using waste ceramic dust. Electronic Journal of Geotechnical Engineering 17.</w:t>
      </w:r>
    </w:p>
    <w:p w14:paraId="7CC73AB8" w14:textId="77777777" w:rsidR="006E6C1C" w:rsidRPr="00412B2D" w:rsidRDefault="006E6C1C" w:rsidP="00412B2D">
      <w:pPr>
        <w:pStyle w:val="Bibliography"/>
        <w:spacing w:line="480" w:lineRule="auto"/>
      </w:pPr>
      <w:r w:rsidRPr="00412B2D">
        <w:t>Shakoor, A., Barefield, E.H., 2009. Relationship between unconfined compressive strength and degree of saturation for selected sandstones. Environmental &amp; Engineering Geoscience 15, 29–40.</w:t>
      </w:r>
    </w:p>
    <w:p w14:paraId="0224ACD8" w14:textId="77777777" w:rsidR="006E6C1C" w:rsidRPr="00412B2D" w:rsidRDefault="006E6C1C" w:rsidP="00412B2D">
      <w:pPr>
        <w:pStyle w:val="Bibliography"/>
        <w:spacing w:line="480" w:lineRule="auto"/>
      </w:pPr>
      <w:r w:rsidRPr="00412B2D">
        <w:t>Smith, C.W., Hadas, A., Dan, J., Koyumdjisky, H., 1985. Shrinkage and Atterberg limits in relation to other properties of principal soil types in Israel. Geoderma 35, 47–65.</w:t>
      </w:r>
    </w:p>
    <w:p w14:paraId="540781A8" w14:textId="77777777" w:rsidR="006E6C1C" w:rsidRPr="00412B2D" w:rsidRDefault="006E6C1C" w:rsidP="00412B2D">
      <w:pPr>
        <w:pStyle w:val="Bibliography"/>
        <w:spacing w:line="480" w:lineRule="auto"/>
      </w:pPr>
      <w:r w:rsidRPr="00412B2D">
        <w:t>Sommer, S., Zucca, C., Grainger, A., Cherlet, M., Zougmore, R., Sokona, Y., Hill, J., Della Peruta, R., Roehrig, J., Wang, G., 2011. Application of indicator systems for monitoring and assessment of desertification from national to global scales. Land Degradation &amp; Development 22, 184–197.</w:t>
      </w:r>
    </w:p>
    <w:p w14:paraId="3F05E3CC" w14:textId="77777777" w:rsidR="006E6C1C" w:rsidRPr="00412B2D" w:rsidRDefault="006E6C1C" w:rsidP="00412B2D">
      <w:pPr>
        <w:pStyle w:val="Bibliography"/>
        <w:spacing w:line="480" w:lineRule="auto"/>
      </w:pPr>
      <w:r w:rsidRPr="00412B2D">
        <w:t>Sridharan, A., Sivapullaiah, P.V., 2005. Mini compaction test apparatus for fine grained soils. Geotechnical Testing Journal 28, 240–246.</w:t>
      </w:r>
    </w:p>
    <w:p w14:paraId="05205B3D" w14:textId="1E3D285F" w:rsidR="004A56FC" w:rsidRPr="00412B2D" w:rsidRDefault="005B23CD" w:rsidP="00412B2D">
      <w:pPr>
        <w:pStyle w:val="uiqtextpara"/>
        <w:spacing w:before="0" w:beforeAutospacing="0" w:after="240" w:afterAutospacing="0" w:line="480" w:lineRule="auto"/>
      </w:pPr>
      <w:r w:rsidRPr="00412B2D">
        <w:fldChar w:fldCharType="end"/>
      </w:r>
    </w:p>
    <w:p w14:paraId="7E69AED3" w14:textId="3764C57F" w:rsidR="004A56FC" w:rsidRPr="00412B2D" w:rsidRDefault="004A56FC" w:rsidP="00412B2D">
      <w:pPr>
        <w:pStyle w:val="uiqtextpara"/>
        <w:spacing w:before="0" w:beforeAutospacing="0" w:after="240" w:afterAutospacing="0" w:line="480" w:lineRule="auto"/>
      </w:pPr>
    </w:p>
    <w:p w14:paraId="2FF961E5" w14:textId="0D2D4FFB" w:rsidR="004A56FC" w:rsidRPr="00412B2D" w:rsidRDefault="004A56FC" w:rsidP="00412B2D">
      <w:pPr>
        <w:pStyle w:val="uiqtextpara"/>
        <w:spacing w:before="0" w:beforeAutospacing="0" w:after="240" w:afterAutospacing="0" w:line="480" w:lineRule="auto"/>
      </w:pPr>
    </w:p>
    <w:p w14:paraId="1E621618" w14:textId="33F65C41" w:rsidR="004A56FC" w:rsidRPr="00412B2D" w:rsidRDefault="004A56FC" w:rsidP="00412B2D">
      <w:pPr>
        <w:pStyle w:val="uiqtextpara"/>
        <w:spacing w:before="0" w:beforeAutospacing="0" w:after="240" w:afterAutospacing="0" w:line="480" w:lineRule="auto"/>
      </w:pPr>
    </w:p>
    <w:p w14:paraId="0D3DF2AC" w14:textId="1C9367C9" w:rsidR="004A56FC" w:rsidRPr="00412B2D" w:rsidRDefault="004A56FC" w:rsidP="00412B2D">
      <w:pPr>
        <w:pStyle w:val="uiqtextpara"/>
        <w:spacing w:before="0" w:beforeAutospacing="0" w:after="240" w:afterAutospacing="0" w:line="480" w:lineRule="auto"/>
      </w:pPr>
    </w:p>
    <w:p w14:paraId="5E013F71" w14:textId="70EBBF72" w:rsidR="004A56FC" w:rsidRPr="00412B2D" w:rsidRDefault="004A56FC" w:rsidP="00412B2D">
      <w:pPr>
        <w:pStyle w:val="uiqtextpara"/>
        <w:spacing w:before="0" w:beforeAutospacing="0" w:after="240" w:afterAutospacing="0" w:line="480" w:lineRule="auto"/>
      </w:pPr>
    </w:p>
    <w:p w14:paraId="1F1C59C0" w14:textId="1DABCC6E" w:rsidR="004A56FC" w:rsidRPr="00412B2D" w:rsidRDefault="004A56FC" w:rsidP="00412B2D">
      <w:pPr>
        <w:pStyle w:val="uiqtextpara"/>
        <w:spacing w:before="0" w:beforeAutospacing="0" w:after="240" w:afterAutospacing="0" w:line="480" w:lineRule="auto"/>
      </w:pPr>
    </w:p>
    <w:p w14:paraId="62CE5BD8" w14:textId="21A65D0A" w:rsidR="004A56FC" w:rsidRPr="00412B2D" w:rsidRDefault="004A56FC" w:rsidP="00412B2D">
      <w:pPr>
        <w:pStyle w:val="uiqtextpara"/>
        <w:spacing w:before="0" w:beforeAutospacing="0" w:after="240" w:afterAutospacing="0" w:line="480" w:lineRule="auto"/>
      </w:pPr>
    </w:p>
    <w:p w14:paraId="3C739FE9" w14:textId="77777777" w:rsidR="00040581" w:rsidRPr="00412B2D" w:rsidRDefault="00040581" w:rsidP="00412B2D">
      <w:pPr>
        <w:pStyle w:val="uiqtextpara"/>
        <w:spacing w:before="0" w:beforeAutospacing="0" w:line="480" w:lineRule="auto"/>
      </w:pPr>
    </w:p>
    <w:p w14:paraId="5F17AA92" w14:textId="1FF978E6" w:rsidR="00EA793D" w:rsidRPr="00412B2D" w:rsidRDefault="009613BB" w:rsidP="00412B2D">
      <w:pPr>
        <w:pStyle w:val="uiqtextpara"/>
        <w:spacing w:before="0" w:beforeAutospacing="0" w:line="480" w:lineRule="auto"/>
      </w:pPr>
      <w:r w:rsidRPr="00412B2D">
        <w:tab/>
      </w:r>
    </w:p>
    <w:p w14:paraId="1BB4883A" w14:textId="0BE3A566" w:rsidR="00281B55" w:rsidRPr="00412B2D" w:rsidRDefault="00281B55" w:rsidP="00412B2D">
      <w:pPr>
        <w:pStyle w:val="uiqtextpara"/>
        <w:spacing w:before="0" w:beforeAutospacing="0" w:after="240" w:afterAutospacing="0" w:line="480" w:lineRule="auto"/>
      </w:pPr>
    </w:p>
    <w:p w14:paraId="76C5FF4E" w14:textId="17B8FD23" w:rsidR="00281B55" w:rsidRPr="00412B2D" w:rsidRDefault="00281B55" w:rsidP="00412B2D">
      <w:pPr>
        <w:pStyle w:val="uiqtextpara"/>
        <w:spacing w:before="0" w:beforeAutospacing="0" w:after="240" w:afterAutospacing="0" w:line="480" w:lineRule="auto"/>
      </w:pPr>
    </w:p>
    <w:p w14:paraId="3E3ED582" w14:textId="2E4F66A4" w:rsidR="00281B55" w:rsidRPr="00412B2D" w:rsidRDefault="00281B55" w:rsidP="00412B2D">
      <w:pPr>
        <w:spacing w:line="480" w:lineRule="auto"/>
      </w:pPr>
    </w:p>
    <w:p w14:paraId="078A275D" w14:textId="3B2B34D9" w:rsidR="00471CF4" w:rsidRPr="00412B2D" w:rsidRDefault="00471CF4" w:rsidP="00412B2D">
      <w:pPr>
        <w:pStyle w:val="uiqtextpara"/>
        <w:spacing w:before="0" w:beforeAutospacing="0" w:after="240" w:afterAutospacing="0" w:line="480" w:lineRule="auto"/>
      </w:pPr>
    </w:p>
    <w:p w14:paraId="6F2878BC" w14:textId="77777777" w:rsidR="00FB3A3C" w:rsidRPr="00412B2D" w:rsidRDefault="00FB3A3C" w:rsidP="00412B2D">
      <w:pPr>
        <w:pStyle w:val="uiqtextpara"/>
        <w:spacing w:before="0" w:beforeAutospacing="0" w:after="240" w:afterAutospacing="0" w:line="480" w:lineRule="auto"/>
        <w:ind w:firstLine="720"/>
      </w:pPr>
    </w:p>
    <w:p w14:paraId="0DE97AC9" w14:textId="76ABAC03" w:rsidR="00636CC6" w:rsidRPr="00412B2D" w:rsidRDefault="00636CC6" w:rsidP="00412B2D">
      <w:pPr>
        <w:pStyle w:val="uiqtextpara"/>
        <w:spacing w:before="0" w:beforeAutospacing="0" w:after="240" w:afterAutospacing="0" w:line="480" w:lineRule="auto"/>
        <w:ind w:firstLine="720"/>
      </w:pPr>
    </w:p>
    <w:p w14:paraId="0CF7CA96" w14:textId="515C3169" w:rsidR="00236041" w:rsidRPr="00412B2D" w:rsidRDefault="00636CC6" w:rsidP="00412B2D">
      <w:pPr>
        <w:spacing w:line="480" w:lineRule="auto"/>
      </w:pPr>
      <w:r w:rsidRPr="00412B2D">
        <w:br/>
      </w:r>
    </w:p>
    <w:sectPr w:rsidR="00236041" w:rsidRPr="00412B2D" w:rsidSect="00AF5531">
      <w:headerReference w:type="default" r:id="rId10"/>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E7D88" w14:textId="77777777" w:rsidR="00113ACE" w:rsidRDefault="00113ACE">
      <w:r>
        <w:separator/>
      </w:r>
    </w:p>
    <w:p w14:paraId="4652ACC9" w14:textId="77777777" w:rsidR="00113ACE" w:rsidRDefault="00113ACE"/>
  </w:endnote>
  <w:endnote w:type="continuationSeparator" w:id="0">
    <w:p w14:paraId="71562CDF" w14:textId="77777777" w:rsidR="00113ACE" w:rsidRDefault="00113ACE">
      <w:r>
        <w:continuationSeparator/>
      </w:r>
    </w:p>
    <w:p w14:paraId="12046006" w14:textId="77777777" w:rsidR="00113ACE" w:rsidRDefault="00113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458956" w14:textId="77777777" w:rsidR="00113ACE" w:rsidRDefault="00113ACE">
      <w:r>
        <w:separator/>
      </w:r>
    </w:p>
    <w:p w14:paraId="3BB272CC" w14:textId="77777777" w:rsidR="00113ACE" w:rsidRDefault="00113ACE"/>
  </w:footnote>
  <w:footnote w:type="continuationSeparator" w:id="0">
    <w:p w14:paraId="1594CEAB" w14:textId="77777777" w:rsidR="00113ACE" w:rsidRDefault="00113ACE">
      <w:r>
        <w:continuationSeparator/>
      </w:r>
    </w:p>
    <w:p w14:paraId="08C944A6" w14:textId="77777777" w:rsidR="00113ACE" w:rsidRDefault="00113A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2701B" w14:textId="2925FFB9" w:rsidR="0063565A" w:rsidRPr="00050744" w:rsidRDefault="001176CD" w:rsidP="006E2EA2">
    <w:pPr>
      <w:pStyle w:val="Header"/>
      <w:jc w:val="right"/>
    </w:pPr>
    <w:r>
      <w:t>Geotechnical Engineering</w:t>
    </w:r>
    <w:r w:rsidR="0063565A">
      <w:t xml:space="preserve"> </w:t>
    </w:r>
    <w:r w:rsidR="0063565A" w:rsidRPr="00050744">
      <w:rPr>
        <w:rStyle w:val="PageNumber"/>
      </w:rPr>
      <w:fldChar w:fldCharType="begin"/>
    </w:r>
    <w:r w:rsidR="0063565A" w:rsidRPr="00050744">
      <w:rPr>
        <w:rStyle w:val="PageNumber"/>
      </w:rPr>
      <w:instrText xml:space="preserve"> PAGE </w:instrText>
    </w:r>
    <w:r w:rsidR="0063565A" w:rsidRPr="00050744">
      <w:rPr>
        <w:rStyle w:val="PageNumber"/>
      </w:rPr>
      <w:fldChar w:fldCharType="separate"/>
    </w:r>
    <w:r w:rsidR="0063565A">
      <w:rPr>
        <w:rStyle w:val="PageNumber"/>
        <w:noProof/>
      </w:rPr>
      <w:t>2</w:t>
    </w:r>
    <w:r w:rsidR="0063565A" w:rsidRPr="00050744">
      <w:rPr>
        <w:rStyle w:val="PageNumber"/>
      </w:rPr>
      <w:fldChar w:fldCharType="end"/>
    </w:r>
  </w:p>
  <w:p w14:paraId="57A3A023" w14:textId="77777777" w:rsidR="0063565A" w:rsidRDefault="0063565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9A20C1"/>
    <w:multiLevelType w:val="hybridMultilevel"/>
    <w:tmpl w:val="86D2B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AE36F5"/>
    <w:multiLevelType w:val="multilevel"/>
    <w:tmpl w:val="14F43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BDE1CBA"/>
    <w:multiLevelType w:val="multilevel"/>
    <w:tmpl w:val="AA226A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5F4267"/>
    <w:multiLevelType w:val="hybridMultilevel"/>
    <w:tmpl w:val="4A30A3A4"/>
    <w:lvl w:ilvl="0" w:tplc="79C061EA">
      <w:start w:val="1"/>
      <w:numFmt w:val="bullet"/>
      <w:lvlText w:val=""/>
      <w:lvlJc w:val="left"/>
      <w:pPr>
        <w:ind w:left="720" w:hanging="360"/>
      </w:pPr>
      <w:rPr>
        <w:rFonts w:ascii="Symbol" w:hAnsi="Symbol" w:hint="default"/>
      </w:rPr>
    </w:lvl>
    <w:lvl w:ilvl="1" w:tplc="A7C6D664" w:tentative="1">
      <w:start w:val="1"/>
      <w:numFmt w:val="bullet"/>
      <w:lvlText w:val="o"/>
      <w:lvlJc w:val="left"/>
      <w:pPr>
        <w:ind w:left="1440" w:hanging="360"/>
      </w:pPr>
      <w:rPr>
        <w:rFonts w:ascii="Courier New" w:hAnsi="Courier New" w:cs="Courier New" w:hint="default"/>
      </w:rPr>
    </w:lvl>
    <w:lvl w:ilvl="2" w:tplc="4A1A4A3A" w:tentative="1">
      <w:start w:val="1"/>
      <w:numFmt w:val="bullet"/>
      <w:lvlText w:val=""/>
      <w:lvlJc w:val="left"/>
      <w:pPr>
        <w:ind w:left="2160" w:hanging="360"/>
      </w:pPr>
      <w:rPr>
        <w:rFonts w:ascii="Wingdings" w:hAnsi="Wingdings" w:hint="default"/>
      </w:rPr>
    </w:lvl>
    <w:lvl w:ilvl="3" w:tplc="18E6731A" w:tentative="1">
      <w:start w:val="1"/>
      <w:numFmt w:val="bullet"/>
      <w:lvlText w:val=""/>
      <w:lvlJc w:val="left"/>
      <w:pPr>
        <w:ind w:left="2880" w:hanging="360"/>
      </w:pPr>
      <w:rPr>
        <w:rFonts w:ascii="Symbol" w:hAnsi="Symbol" w:hint="default"/>
      </w:rPr>
    </w:lvl>
    <w:lvl w:ilvl="4" w:tplc="3B02398C" w:tentative="1">
      <w:start w:val="1"/>
      <w:numFmt w:val="bullet"/>
      <w:lvlText w:val="o"/>
      <w:lvlJc w:val="left"/>
      <w:pPr>
        <w:ind w:left="3600" w:hanging="360"/>
      </w:pPr>
      <w:rPr>
        <w:rFonts w:ascii="Courier New" w:hAnsi="Courier New" w:cs="Courier New" w:hint="default"/>
      </w:rPr>
    </w:lvl>
    <w:lvl w:ilvl="5" w:tplc="2D4402B0" w:tentative="1">
      <w:start w:val="1"/>
      <w:numFmt w:val="bullet"/>
      <w:lvlText w:val=""/>
      <w:lvlJc w:val="left"/>
      <w:pPr>
        <w:ind w:left="4320" w:hanging="360"/>
      </w:pPr>
      <w:rPr>
        <w:rFonts w:ascii="Wingdings" w:hAnsi="Wingdings" w:hint="default"/>
      </w:rPr>
    </w:lvl>
    <w:lvl w:ilvl="6" w:tplc="55B8CF78" w:tentative="1">
      <w:start w:val="1"/>
      <w:numFmt w:val="bullet"/>
      <w:lvlText w:val=""/>
      <w:lvlJc w:val="left"/>
      <w:pPr>
        <w:ind w:left="5040" w:hanging="360"/>
      </w:pPr>
      <w:rPr>
        <w:rFonts w:ascii="Symbol" w:hAnsi="Symbol" w:hint="default"/>
      </w:rPr>
    </w:lvl>
    <w:lvl w:ilvl="7" w:tplc="A5869B34" w:tentative="1">
      <w:start w:val="1"/>
      <w:numFmt w:val="bullet"/>
      <w:lvlText w:val="o"/>
      <w:lvlJc w:val="left"/>
      <w:pPr>
        <w:ind w:left="5760" w:hanging="360"/>
      </w:pPr>
      <w:rPr>
        <w:rFonts w:ascii="Courier New" w:hAnsi="Courier New" w:cs="Courier New" w:hint="default"/>
      </w:rPr>
    </w:lvl>
    <w:lvl w:ilvl="8" w:tplc="A3F43A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MqwFAN55ZDwtAAAA"/>
  </w:docVars>
  <w:rsids>
    <w:rsidRoot w:val="008A6AFF"/>
    <w:rsid w:val="00016384"/>
    <w:rsid w:val="00017B84"/>
    <w:rsid w:val="00017F74"/>
    <w:rsid w:val="00033BC0"/>
    <w:rsid w:val="000378AE"/>
    <w:rsid w:val="00040581"/>
    <w:rsid w:val="0004181A"/>
    <w:rsid w:val="00050744"/>
    <w:rsid w:val="000519C2"/>
    <w:rsid w:val="000578D5"/>
    <w:rsid w:val="00065E43"/>
    <w:rsid w:val="00067085"/>
    <w:rsid w:val="00070581"/>
    <w:rsid w:val="000738E1"/>
    <w:rsid w:val="00085817"/>
    <w:rsid w:val="00092FF5"/>
    <w:rsid w:val="000A1527"/>
    <w:rsid w:val="000A219E"/>
    <w:rsid w:val="000A3E38"/>
    <w:rsid w:val="000A577B"/>
    <w:rsid w:val="000B4260"/>
    <w:rsid w:val="000C0DF0"/>
    <w:rsid w:val="000C293D"/>
    <w:rsid w:val="000C33CC"/>
    <w:rsid w:val="000C43D6"/>
    <w:rsid w:val="000F084F"/>
    <w:rsid w:val="000F3F2F"/>
    <w:rsid w:val="000F759D"/>
    <w:rsid w:val="000F795C"/>
    <w:rsid w:val="00102FEF"/>
    <w:rsid w:val="001044F9"/>
    <w:rsid w:val="00104911"/>
    <w:rsid w:val="001067C1"/>
    <w:rsid w:val="00112DF7"/>
    <w:rsid w:val="00113ACE"/>
    <w:rsid w:val="001176CD"/>
    <w:rsid w:val="00124870"/>
    <w:rsid w:val="0013681C"/>
    <w:rsid w:val="00136894"/>
    <w:rsid w:val="00153427"/>
    <w:rsid w:val="0017127F"/>
    <w:rsid w:val="00173D9C"/>
    <w:rsid w:val="0018022F"/>
    <w:rsid w:val="00182180"/>
    <w:rsid w:val="0018567A"/>
    <w:rsid w:val="001861A2"/>
    <w:rsid w:val="00186C83"/>
    <w:rsid w:val="001928E3"/>
    <w:rsid w:val="001A7CDF"/>
    <w:rsid w:val="001B20D1"/>
    <w:rsid w:val="001B58C2"/>
    <w:rsid w:val="001C2460"/>
    <w:rsid w:val="001D1244"/>
    <w:rsid w:val="001D134A"/>
    <w:rsid w:val="001D389B"/>
    <w:rsid w:val="001E6002"/>
    <w:rsid w:val="001F0C8F"/>
    <w:rsid w:val="001F768C"/>
    <w:rsid w:val="00200BAE"/>
    <w:rsid w:val="00203E01"/>
    <w:rsid w:val="00217DDD"/>
    <w:rsid w:val="00220EBE"/>
    <w:rsid w:val="002227A3"/>
    <w:rsid w:val="0022665A"/>
    <w:rsid w:val="0023185E"/>
    <w:rsid w:val="002357A9"/>
    <w:rsid w:val="00236041"/>
    <w:rsid w:val="00242C97"/>
    <w:rsid w:val="002476AA"/>
    <w:rsid w:val="002566B3"/>
    <w:rsid w:val="00262E5E"/>
    <w:rsid w:val="0026343D"/>
    <w:rsid w:val="00264B1B"/>
    <w:rsid w:val="00271856"/>
    <w:rsid w:val="00272A4E"/>
    <w:rsid w:val="002756D1"/>
    <w:rsid w:val="00281B55"/>
    <w:rsid w:val="00287024"/>
    <w:rsid w:val="00287AFC"/>
    <w:rsid w:val="00291AF3"/>
    <w:rsid w:val="00291F9C"/>
    <w:rsid w:val="00292EA0"/>
    <w:rsid w:val="002973C2"/>
    <w:rsid w:val="002A0F75"/>
    <w:rsid w:val="002A582D"/>
    <w:rsid w:val="002B0E3C"/>
    <w:rsid w:val="002B6218"/>
    <w:rsid w:val="002C527D"/>
    <w:rsid w:val="002C53A3"/>
    <w:rsid w:val="002D0A3D"/>
    <w:rsid w:val="002D270C"/>
    <w:rsid w:val="002E41AF"/>
    <w:rsid w:val="0031108F"/>
    <w:rsid w:val="00317335"/>
    <w:rsid w:val="00320607"/>
    <w:rsid w:val="00320879"/>
    <w:rsid w:val="00327025"/>
    <w:rsid w:val="00327282"/>
    <w:rsid w:val="00330694"/>
    <w:rsid w:val="0033167D"/>
    <w:rsid w:val="00347F59"/>
    <w:rsid w:val="00351654"/>
    <w:rsid w:val="00355A28"/>
    <w:rsid w:val="00360028"/>
    <w:rsid w:val="00364E0B"/>
    <w:rsid w:val="0037130F"/>
    <w:rsid w:val="003739C0"/>
    <w:rsid w:val="003769C1"/>
    <w:rsid w:val="00381A34"/>
    <w:rsid w:val="0038312E"/>
    <w:rsid w:val="00385B7E"/>
    <w:rsid w:val="00391D0A"/>
    <w:rsid w:val="003960FC"/>
    <w:rsid w:val="003D0B26"/>
    <w:rsid w:val="003E1EB6"/>
    <w:rsid w:val="003E7AF1"/>
    <w:rsid w:val="003F0D23"/>
    <w:rsid w:val="003F4EC3"/>
    <w:rsid w:val="003F5A63"/>
    <w:rsid w:val="00412476"/>
    <w:rsid w:val="00412B2D"/>
    <w:rsid w:val="00414E60"/>
    <w:rsid w:val="00424E97"/>
    <w:rsid w:val="0042509F"/>
    <w:rsid w:val="00426BD7"/>
    <w:rsid w:val="0043603E"/>
    <w:rsid w:val="00445A25"/>
    <w:rsid w:val="00453BA0"/>
    <w:rsid w:val="00454704"/>
    <w:rsid w:val="0046127F"/>
    <w:rsid w:val="00464137"/>
    <w:rsid w:val="00471CF4"/>
    <w:rsid w:val="00486358"/>
    <w:rsid w:val="00486512"/>
    <w:rsid w:val="00486911"/>
    <w:rsid w:val="00491946"/>
    <w:rsid w:val="004922BC"/>
    <w:rsid w:val="004978F7"/>
    <w:rsid w:val="004A2F22"/>
    <w:rsid w:val="004A4F79"/>
    <w:rsid w:val="004A56FC"/>
    <w:rsid w:val="004B312C"/>
    <w:rsid w:val="004B5327"/>
    <w:rsid w:val="004C6EBD"/>
    <w:rsid w:val="004C71F8"/>
    <w:rsid w:val="004D20CF"/>
    <w:rsid w:val="004D2924"/>
    <w:rsid w:val="004E4501"/>
    <w:rsid w:val="004E70E8"/>
    <w:rsid w:val="004F1EE4"/>
    <w:rsid w:val="004F71AC"/>
    <w:rsid w:val="0051564C"/>
    <w:rsid w:val="00532588"/>
    <w:rsid w:val="0053797E"/>
    <w:rsid w:val="00546EEF"/>
    <w:rsid w:val="00547EA2"/>
    <w:rsid w:val="0055128A"/>
    <w:rsid w:val="005551D2"/>
    <w:rsid w:val="0056105A"/>
    <w:rsid w:val="00561279"/>
    <w:rsid w:val="005617EF"/>
    <w:rsid w:val="0057317C"/>
    <w:rsid w:val="00576B3A"/>
    <w:rsid w:val="005831CB"/>
    <w:rsid w:val="00596319"/>
    <w:rsid w:val="005A19CD"/>
    <w:rsid w:val="005A6CCE"/>
    <w:rsid w:val="005B1AA9"/>
    <w:rsid w:val="005B23CD"/>
    <w:rsid w:val="005B5A47"/>
    <w:rsid w:val="005C1C18"/>
    <w:rsid w:val="005D17B6"/>
    <w:rsid w:val="0060010C"/>
    <w:rsid w:val="006004DD"/>
    <w:rsid w:val="00606B5C"/>
    <w:rsid w:val="006079E4"/>
    <w:rsid w:val="00620078"/>
    <w:rsid w:val="00621FAB"/>
    <w:rsid w:val="0063565A"/>
    <w:rsid w:val="00636CC6"/>
    <w:rsid w:val="006435BD"/>
    <w:rsid w:val="0064456C"/>
    <w:rsid w:val="006447F2"/>
    <w:rsid w:val="00645424"/>
    <w:rsid w:val="00645FA9"/>
    <w:rsid w:val="00646DA5"/>
    <w:rsid w:val="00647AFB"/>
    <w:rsid w:val="00650403"/>
    <w:rsid w:val="006556FC"/>
    <w:rsid w:val="00664FCD"/>
    <w:rsid w:val="00672540"/>
    <w:rsid w:val="00673128"/>
    <w:rsid w:val="00674B73"/>
    <w:rsid w:val="00690437"/>
    <w:rsid w:val="00691D8D"/>
    <w:rsid w:val="00692C99"/>
    <w:rsid w:val="006A00F0"/>
    <w:rsid w:val="006A3547"/>
    <w:rsid w:val="006B4223"/>
    <w:rsid w:val="006B6F07"/>
    <w:rsid w:val="006C1834"/>
    <w:rsid w:val="006D5A8D"/>
    <w:rsid w:val="006D5E78"/>
    <w:rsid w:val="006E2EA2"/>
    <w:rsid w:val="006E5A0F"/>
    <w:rsid w:val="006E6C1C"/>
    <w:rsid w:val="006F0C3E"/>
    <w:rsid w:val="006F36A1"/>
    <w:rsid w:val="007009D2"/>
    <w:rsid w:val="00704B26"/>
    <w:rsid w:val="0070516A"/>
    <w:rsid w:val="00711866"/>
    <w:rsid w:val="00711F62"/>
    <w:rsid w:val="00714011"/>
    <w:rsid w:val="00720DEB"/>
    <w:rsid w:val="007236BF"/>
    <w:rsid w:val="007251D0"/>
    <w:rsid w:val="00727907"/>
    <w:rsid w:val="00734AC1"/>
    <w:rsid w:val="0073622F"/>
    <w:rsid w:val="007374DF"/>
    <w:rsid w:val="00760998"/>
    <w:rsid w:val="0076188F"/>
    <w:rsid w:val="00762CAB"/>
    <w:rsid w:val="00764269"/>
    <w:rsid w:val="00765829"/>
    <w:rsid w:val="00767EF4"/>
    <w:rsid w:val="007716D3"/>
    <w:rsid w:val="00782E0E"/>
    <w:rsid w:val="007838B8"/>
    <w:rsid w:val="00784DB1"/>
    <w:rsid w:val="00792713"/>
    <w:rsid w:val="007C102F"/>
    <w:rsid w:val="007D5E51"/>
    <w:rsid w:val="00801957"/>
    <w:rsid w:val="00821F3E"/>
    <w:rsid w:val="00822ECD"/>
    <w:rsid w:val="00824361"/>
    <w:rsid w:val="00840D8D"/>
    <w:rsid w:val="008423D8"/>
    <w:rsid w:val="008657B2"/>
    <w:rsid w:val="00886ACD"/>
    <w:rsid w:val="008924DD"/>
    <w:rsid w:val="00894AD8"/>
    <w:rsid w:val="008A3762"/>
    <w:rsid w:val="008A3969"/>
    <w:rsid w:val="008A4FF9"/>
    <w:rsid w:val="008A5A02"/>
    <w:rsid w:val="008A6AFF"/>
    <w:rsid w:val="008C6813"/>
    <w:rsid w:val="008F13BB"/>
    <w:rsid w:val="008F6DDB"/>
    <w:rsid w:val="008F77FE"/>
    <w:rsid w:val="009035AA"/>
    <w:rsid w:val="009121AF"/>
    <w:rsid w:val="00912BEC"/>
    <w:rsid w:val="009132A3"/>
    <w:rsid w:val="009143B3"/>
    <w:rsid w:val="00915628"/>
    <w:rsid w:val="009171A1"/>
    <w:rsid w:val="00921B4B"/>
    <w:rsid w:val="00925903"/>
    <w:rsid w:val="00943011"/>
    <w:rsid w:val="009613BB"/>
    <w:rsid w:val="00990515"/>
    <w:rsid w:val="009A2B06"/>
    <w:rsid w:val="009B318A"/>
    <w:rsid w:val="009C0F76"/>
    <w:rsid w:val="009C3BED"/>
    <w:rsid w:val="009C6E4F"/>
    <w:rsid w:val="009D32F5"/>
    <w:rsid w:val="009D41C9"/>
    <w:rsid w:val="009E40B5"/>
    <w:rsid w:val="009F5205"/>
    <w:rsid w:val="00A020E3"/>
    <w:rsid w:val="00A04BB6"/>
    <w:rsid w:val="00A135C1"/>
    <w:rsid w:val="00A16B22"/>
    <w:rsid w:val="00A235D3"/>
    <w:rsid w:val="00A41808"/>
    <w:rsid w:val="00A429A4"/>
    <w:rsid w:val="00A62F00"/>
    <w:rsid w:val="00A66A56"/>
    <w:rsid w:val="00A67075"/>
    <w:rsid w:val="00A70AC8"/>
    <w:rsid w:val="00A70EE9"/>
    <w:rsid w:val="00A7143D"/>
    <w:rsid w:val="00A768FD"/>
    <w:rsid w:val="00A7697A"/>
    <w:rsid w:val="00A80032"/>
    <w:rsid w:val="00A9681E"/>
    <w:rsid w:val="00AB2093"/>
    <w:rsid w:val="00AB3A2F"/>
    <w:rsid w:val="00AD0128"/>
    <w:rsid w:val="00AD336C"/>
    <w:rsid w:val="00AD63B8"/>
    <w:rsid w:val="00AE3F51"/>
    <w:rsid w:val="00AF5531"/>
    <w:rsid w:val="00AF7209"/>
    <w:rsid w:val="00B070E8"/>
    <w:rsid w:val="00B11CD5"/>
    <w:rsid w:val="00B13B20"/>
    <w:rsid w:val="00B1659B"/>
    <w:rsid w:val="00B23578"/>
    <w:rsid w:val="00B338AE"/>
    <w:rsid w:val="00B34D2B"/>
    <w:rsid w:val="00B40963"/>
    <w:rsid w:val="00B50C14"/>
    <w:rsid w:val="00B52224"/>
    <w:rsid w:val="00B5580E"/>
    <w:rsid w:val="00B820C9"/>
    <w:rsid w:val="00B83912"/>
    <w:rsid w:val="00B854A4"/>
    <w:rsid w:val="00B86751"/>
    <w:rsid w:val="00BA0C28"/>
    <w:rsid w:val="00BB5832"/>
    <w:rsid w:val="00BB7E7C"/>
    <w:rsid w:val="00BC283E"/>
    <w:rsid w:val="00BC437B"/>
    <w:rsid w:val="00BE0D51"/>
    <w:rsid w:val="00BF2B0E"/>
    <w:rsid w:val="00C04F3F"/>
    <w:rsid w:val="00C11DFD"/>
    <w:rsid w:val="00C154BF"/>
    <w:rsid w:val="00C22C00"/>
    <w:rsid w:val="00C362B6"/>
    <w:rsid w:val="00C630EC"/>
    <w:rsid w:val="00C713AC"/>
    <w:rsid w:val="00C84CAD"/>
    <w:rsid w:val="00CA001C"/>
    <w:rsid w:val="00CC0E8D"/>
    <w:rsid w:val="00CC37C6"/>
    <w:rsid w:val="00CC427D"/>
    <w:rsid w:val="00CC6226"/>
    <w:rsid w:val="00CD3F0C"/>
    <w:rsid w:val="00CE6C99"/>
    <w:rsid w:val="00CF1CED"/>
    <w:rsid w:val="00CF2BDA"/>
    <w:rsid w:val="00CF517F"/>
    <w:rsid w:val="00CF6C12"/>
    <w:rsid w:val="00D01CC2"/>
    <w:rsid w:val="00D03374"/>
    <w:rsid w:val="00D114CF"/>
    <w:rsid w:val="00D13C93"/>
    <w:rsid w:val="00D212DE"/>
    <w:rsid w:val="00D224D5"/>
    <w:rsid w:val="00D35E8B"/>
    <w:rsid w:val="00D41461"/>
    <w:rsid w:val="00D61807"/>
    <w:rsid w:val="00D628E4"/>
    <w:rsid w:val="00D710C1"/>
    <w:rsid w:val="00D71C80"/>
    <w:rsid w:val="00D81B6E"/>
    <w:rsid w:val="00D90222"/>
    <w:rsid w:val="00D90373"/>
    <w:rsid w:val="00DA1823"/>
    <w:rsid w:val="00DA3BD1"/>
    <w:rsid w:val="00DA4A6A"/>
    <w:rsid w:val="00DD7745"/>
    <w:rsid w:val="00DD78B0"/>
    <w:rsid w:val="00DF089C"/>
    <w:rsid w:val="00DF43D1"/>
    <w:rsid w:val="00DF45C9"/>
    <w:rsid w:val="00E0171A"/>
    <w:rsid w:val="00E0507A"/>
    <w:rsid w:val="00E05347"/>
    <w:rsid w:val="00E111C5"/>
    <w:rsid w:val="00E13823"/>
    <w:rsid w:val="00E17671"/>
    <w:rsid w:val="00E21E6F"/>
    <w:rsid w:val="00E246FD"/>
    <w:rsid w:val="00E30042"/>
    <w:rsid w:val="00E322F8"/>
    <w:rsid w:val="00E41208"/>
    <w:rsid w:val="00E458AA"/>
    <w:rsid w:val="00E5035C"/>
    <w:rsid w:val="00E52CB7"/>
    <w:rsid w:val="00E67463"/>
    <w:rsid w:val="00E70583"/>
    <w:rsid w:val="00E76D9F"/>
    <w:rsid w:val="00E85A48"/>
    <w:rsid w:val="00E91B7C"/>
    <w:rsid w:val="00E9468C"/>
    <w:rsid w:val="00E95BEB"/>
    <w:rsid w:val="00EA793D"/>
    <w:rsid w:val="00EB2D69"/>
    <w:rsid w:val="00EC7D80"/>
    <w:rsid w:val="00ED65A1"/>
    <w:rsid w:val="00EE3613"/>
    <w:rsid w:val="00EE40B8"/>
    <w:rsid w:val="00EE4F1B"/>
    <w:rsid w:val="00EF1736"/>
    <w:rsid w:val="00EF238F"/>
    <w:rsid w:val="00EF3DDA"/>
    <w:rsid w:val="00EF737B"/>
    <w:rsid w:val="00F01FA1"/>
    <w:rsid w:val="00F06F73"/>
    <w:rsid w:val="00F11E00"/>
    <w:rsid w:val="00F11E02"/>
    <w:rsid w:val="00F15869"/>
    <w:rsid w:val="00F3283E"/>
    <w:rsid w:val="00F32DF2"/>
    <w:rsid w:val="00F3524E"/>
    <w:rsid w:val="00F3716C"/>
    <w:rsid w:val="00F42A16"/>
    <w:rsid w:val="00F471A1"/>
    <w:rsid w:val="00F47733"/>
    <w:rsid w:val="00F5007F"/>
    <w:rsid w:val="00F858F9"/>
    <w:rsid w:val="00F901C2"/>
    <w:rsid w:val="00FA40CB"/>
    <w:rsid w:val="00FB3A3C"/>
    <w:rsid w:val="00FD6E61"/>
    <w:rsid w:val="00FD7DD7"/>
    <w:rsid w:val="00FE278B"/>
    <w:rsid w:val="00FE4969"/>
    <w:rsid w:val="00FE5780"/>
    <w:rsid w:val="00FF4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CD0CE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customStyle="1" w:styleId="uiqtextpara">
    <w:name w:val="ui_qtext_para"/>
    <w:basedOn w:val="Normal"/>
    <w:rsid w:val="00636CC6"/>
    <w:pPr>
      <w:spacing w:before="100" w:beforeAutospacing="1" w:after="100" w:afterAutospacing="1"/>
    </w:pPr>
  </w:style>
  <w:style w:type="character" w:customStyle="1" w:styleId="renderedqtext">
    <w:name w:val="rendered_qtext"/>
    <w:basedOn w:val="DefaultParagraphFont"/>
    <w:rsid w:val="00281B55"/>
  </w:style>
  <w:style w:type="character" w:customStyle="1" w:styleId="word">
    <w:name w:val="word"/>
    <w:basedOn w:val="DefaultParagraphFont"/>
    <w:rsid w:val="006004DD"/>
  </w:style>
  <w:style w:type="character" w:customStyle="1" w:styleId="matchedterm">
    <w:name w:val="matched_term"/>
    <w:basedOn w:val="DefaultParagraphFont"/>
    <w:rsid w:val="00040581"/>
  </w:style>
  <w:style w:type="paragraph" w:styleId="ListParagraph">
    <w:name w:val="List Paragraph"/>
    <w:basedOn w:val="Normal"/>
    <w:uiPriority w:val="34"/>
    <w:qFormat/>
    <w:rsid w:val="000738E1"/>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6060">
      <w:bodyDiv w:val="1"/>
      <w:marLeft w:val="0"/>
      <w:marRight w:val="0"/>
      <w:marTop w:val="0"/>
      <w:marBottom w:val="0"/>
      <w:divBdr>
        <w:top w:val="none" w:sz="0" w:space="0" w:color="auto"/>
        <w:left w:val="none" w:sz="0" w:space="0" w:color="auto"/>
        <w:bottom w:val="none" w:sz="0" w:space="0" w:color="auto"/>
        <w:right w:val="none" w:sz="0" w:space="0" w:color="auto"/>
      </w:divBdr>
    </w:div>
    <w:div w:id="716508611">
      <w:bodyDiv w:val="1"/>
      <w:marLeft w:val="0"/>
      <w:marRight w:val="0"/>
      <w:marTop w:val="0"/>
      <w:marBottom w:val="0"/>
      <w:divBdr>
        <w:top w:val="none" w:sz="0" w:space="0" w:color="auto"/>
        <w:left w:val="none" w:sz="0" w:space="0" w:color="auto"/>
        <w:bottom w:val="none" w:sz="0" w:space="0" w:color="auto"/>
        <w:right w:val="none" w:sz="0" w:space="0" w:color="auto"/>
      </w:divBdr>
      <w:divsChild>
        <w:div w:id="1501969937">
          <w:marLeft w:val="0"/>
          <w:marRight w:val="0"/>
          <w:marTop w:val="0"/>
          <w:marBottom w:val="240"/>
          <w:divBdr>
            <w:top w:val="none" w:sz="0" w:space="0" w:color="auto"/>
            <w:left w:val="none" w:sz="0" w:space="0" w:color="auto"/>
            <w:bottom w:val="none" w:sz="0" w:space="0" w:color="auto"/>
            <w:right w:val="none" w:sz="0" w:space="0" w:color="auto"/>
          </w:divBdr>
        </w:div>
      </w:divsChild>
    </w:div>
    <w:div w:id="873464681">
      <w:bodyDiv w:val="1"/>
      <w:marLeft w:val="0"/>
      <w:marRight w:val="0"/>
      <w:marTop w:val="0"/>
      <w:marBottom w:val="0"/>
      <w:divBdr>
        <w:top w:val="none" w:sz="0" w:space="0" w:color="auto"/>
        <w:left w:val="none" w:sz="0" w:space="0" w:color="auto"/>
        <w:bottom w:val="none" w:sz="0" w:space="0" w:color="auto"/>
        <w:right w:val="none" w:sz="0" w:space="0" w:color="auto"/>
      </w:divBdr>
    </w:div>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361081910">
      <w:bodyDiv w:val="1"/>
      <w:marLeft w:val="0"/>
      <w:marRight w:val="0"/>
      <w:marTop w:val="0"/>
      <w:marBottom w:val="0"/>
      <w:divBdr>
        <w:top w:val="none" w:sz="0" w:space="0" w:color="auto"/>
        <w:left w:val="none" w:sz="0" w:space="0" w:color="auto"/>
        <w:bottom w:val="none" w:sz="0" w:space="0" w:color="auto"/>
        <w:right w:val="none" w:sz="0" w:space="0" w:color="auto"/>
      </w:divBdr>
      <w:divsChild>
        <w:div w:id="836966927">
          <w:marLeft w:val="0"/>
          <w:marRight w:val="0"/>
          <w:marTop w:val="0"/>
          <w:marBottom w:val="240"/>
          <w:divBdr>
            <w:top w:val="none" w:sz="0" w:space="0" w:color="auto"/>
            <w:left w:val="none" w:sz="0" w:space="0" w:color="auto"/>
            <w:bottom w:val="none" w:sz="0" w:space="0" w:color="auto"/>
            <w:right w:val="none" w:sz="0" w:space="0" w:color="auto"/>
          </w:divBdr>
        </w:div>
      </w:divsChild>
    </w:div>
    <w:div w:id="1516534509">
      <w:bodyDiv w:val="1"/>
      <w:marLeft w:val="0"/>
      <w:marRight w:val="0"/>
      <w:marTop w:val="0"/>
      <w:marBottom w:val="0"/>
      <w:divBdr>
        <w:top w:val="none" w:sz="0" w:space="0" w:color="auto"/>
        <w:left w:val="none" w:sz="0" w:space="0" w:color="auto"/>
        <w:bottom w:val="none" w:sz="0" w:space="0" w:color="auto"/>
        <w:right w:val="none" w:sz="0" w:space="0" w:color="auto"/>
      </w:divBdr>
    </w:div>
    <w:div w:id="1528058096">
      <w:bodyDiv w:val="1"/>
      <w:marLeft w:val="0"/>
      <w:marRight w:val="0"/>
      <w:marTop w:val="0"/>
      <w:marBottom w:val="0"/>
      <w:divBdr>
        <w:top w:val="none" w:sz="0" w:space="0" w:color="auto"/>
        <w:left w:val="none" w:sz="0" w:space="0" w:color="auto"/>
        <w:bottom w:val="none" w:sz="0" w:space="0" w:color="auto"/>
        <w:right w:val="none" w:sz="0" w:space="0" w:color="auto"/>
      </w:divBdr>
    </w:div>
    <w:div w:id="1876383457">
      <w:bodyDiv w:val="1"/>
      <w:marLeft w:val="0"/>
      <w:marRight w:val="0"/>
      <w:marTop w:val="0"/>
      <w:marBottom w:val="0"/>
      <w:divBdr>
        <w:top w:val="none" w:sz="0" w:space="0" w:color="auto"/>
        <w:left w:val="none" w:sz="0" w:space="0" w:color="auto"/>
        <w:bottom w:val="none" w:sz="0" w:space="0" w:color="auto"/>
        <w:right w:val="none" w:sz="0" w:space="0" w:color="auto"/>
      </w:divBdr>
    </w:div>
    <w:div w:id="1919245203">
      <w:bodyDiv w:val="1"/>
      <w:marLeft w:val="0"/>
      <w:marRight w:val="0"/>
      <w:marTop w:val="0"/>
      <w:marBottom w:val="0"/>
      <w:divBdr>
        <w:top w:val="none" w:sz="0" w:space="0" w:color="auto"/>
        <w:left w:val="none" w:sz="0" w:space="0" w:color="auto"/>
        <w:bottom w:val="none" w:sz="0" w:space="0" w:color="auto"/>
        <w:right w:val="none" w:sz="0" w:space="0" w:color="auto"/>
      </w:divBdr>
    </w:div>
    <w:div w:id="2067530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B9D9955-73B9-4180-B987-78FF6D9D5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8277</Words>
  <Characters>10418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9T05:53:00Z</dcterms:created>
  <dcterms:modified xsi:type="dcterms:W3CDTF">2019-08-19T05: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hJci9a9t"/&gt;&lt;style id="http://www.zotero.org/styles/elsevier-harvard" hasBibliography="1" bibliographyStyleHasBeenSet="1"/&gt;&lt;prefs&gt;&lt;pref name="fieldType" value="Field"/&gt;&lt;/prefs&gt;&lt;/data&gt;</vt:lpwstr>
  </property>
</Properties>
</file>